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A4592" w:rsidRPr="00E40DD3" w:rsidRDefault="009A4592" w:rsidP="009A4592">
      <w:pPr>
        <w:spacing w:after="0"/>
        <w:ind w:left="709" w:firstLine="11"/>
        <w:jc w:val="center"/>
        <w:rPr>
          <w:rFonts w:ascii="Times New Roman" w:hAnsi="Times New Roman" w:cs="Times New Roman"/>
          <w:b/>
          <w:bCs/>
          <w:sz w:val="40"/>
          <w:szCs w:val="40"/>
        </w:rPr>
      </w:pPr>
      <w:r w:rsidRPr="00E40DD3">
        <w:rPr>
          <w:noProof/>
          <w:lang w:val="en-ID" w:eastAsia="en-ID"/>
        </w:rPr>
        <w:drawing>
          <wp:anchor distT="0" distB="0" distL="114300" distR="114300" simplePos="0" relativeHeight="251659264" behindDoc="0" locked="0" layoutInCell="1" allowOverlap="1" wp14:anchorId="6E954E9D" wp14:editId="70F5D990">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sidRPr="00E40DD3">
        <w:rPr>
          <w:noProof/>
          <w:lang w:val="en-ID" w:eastAsia="en-ID"/>
        </w:rPr>
        <w:drawing>
          <wp:anchor distT="0" distB="0" distL="114300" distR="114300" simplePos="0" relativeHeight="251660288" behindDoc="0" locked="0" layoutInCell="1" allowOverlap="1" wp14:anchorId="22A86552" wp14:editId="3143C5F2">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sidRPr="00E40DD3">
        <w:rPr>
          <w:rFonts w:ascii="Times New Roman" w:hAnsi="Times New Roman" w:cs="Times New Roman"/>
          <w:sz w:val="24"/>
          <w:szCs w:val="24"/>
        </w:rPr>
        <w:t xml:space="preserve"> </w:t>
      </w:r>
      <w:r w:rsidRPr="00E40DD3">
        <w:rPr>
          <w:rFonts w:ascii="Times New Roman" w:hAnsi="Times New Roman" w:cs="Times New Roman"/>
          <w:b/>
          <w:bCs/>
          <w:sz w:val="40"/>
          <w:szCs w:val="40"/>
        </w:rPr>
        <w:t>JURNAL BASICEDU</w:t>
      </w:r>
    </w:p>
    <w:p w:rsidR="009A4592" w:rsidRPr="00E40DD3" w:rsidRDefault="009A4592" w:rsidP="009A4592">
      <w:pPr>
        <w:spacing w:after="0"/>
        <w:ind w:left="709" w:firstLine="11"/>
        <w:jc w:val="center"/>
        <w:rPr>
          <w:rFonts w:ascii="Times New Roman" w:hAnsi="Times New Roman" w:cs="Times New Roman"/>
          <w:b/>
          <w:bCs/>
          <w:sz w:val="28"/>
          <w:szCs w:val="28"/>
        </w:rPr>
      </w:pPr>
      <w:r w:rsidRPr="00E40DD3">
        <w:rPr>
          <w:rFonts w:ascii="Times New Roman" w:hAnsi="Times New Roman" w:cs="Times New Roman"/>
          <w:sz w:val="24"/>
          <w:szCs w:val="24"/>
        </w:rPr>
        <w:t>Volume x Nomor x Bulan x Tahun x Halaman xx</w:t>
      </w:r>
    </w:p>
    <w:p w:rsidR="009A4592" w:rsidRPr="00E40DD3" w:rsidRDefault="009A4592" w:rsidP="009A4592">
      <w:pPr>
        <w:spacing w:after="0"/>
        <w:ind w:left="709" w:firstLine="11"/>
        <w:jc w:val="center"/>
        <w:rPr>
          <w:rFonts w:ascii="Times New Roman" w:hAnsi="Times New Roman" w:cs="Times New Roman"/>
          <w:i/>
        </w:rPr>
      </w:pPr>
      <w:r w:rsidRPr="00E40DD3">
        <w:rPr>
          <w:rFonts w:ascii="Times New Roman" w:hAnsi="Times New Roman" w:cs="Times New Roman"/>
          <w:i/>
        </w:rPr>
        <w:t xml:space="preserve">Research &amp; </w:t>
      </w:r>
      <w:r w:rsidRPr="00E40DD3">
        <w:rPr>
          <w:rFonts w:ascii="Times New Roman" w:hAnsi="Times New Roman" w:cs="Times New Roman"/>
          <w:i/>
          <w:sz w:val="24"/>
          <w:szCs w:val="24"/>
        </w:rPr>
        <w:t>Learning</w:t>
      </w:r>
      <w:r w:rsidRPr="00E40DD3">
        <w:rPr>
          <w:rFonts w:ascii="Times New Roman" w:hAnsi="Times New Roman" w:cs="Times New Roman"/>
          <w:i/>
        </w:rPr>
        <w:t xml:space="preserve"> </w:t>
      </w:r>
      <w:r w:rsidRPr="00E40DD3">
        <w:rPr>
          <w:rFonts w:ascii="Times New Roman" w:hAnsi="Times New Roman" w:cs="Times New Roman"/>
          <w:i/>
          <w:sz w:val="24"/>
          <w:szCs w:val="24"/>
        </w:rPr>
        <w:t>in</w:t>
      </w:r>
      <w:r w:rsidRPr="00E40DD3">
        <w:rPr>
          <w:rFonts w:ascii="Times New Roman" w:hAnsi="Times New Roman" w:cs="Times New Roman"/>
          <w:i/>
        </w:rPr>
        <w:t xml:space="preserve"> Elementary Education</w:t>
      </w:r>
    </w:p>
    <w:p w:rsidR="009A4592" w:rsidRPr="00E40DD3" w:rsidRDefault="009A4592" w:rsidP="009A4592">
      <w:pPr>
        <w:spacing w:after="0"/>
        <w:ind w:left="709" w:firstLine="11"/>
        <w:jc w:val="center"/>
        <w:rPr>
          <w:rFonts w:ascii="Times New Roman" w:hAnsi="Times New Roman" w:cs="Times New Roman"/>
          <w:b/>
          <w:bCs/>
          <w:sz w:val="24"/>
          <w:szCs w:val="24"/>
        </w:rPr>
      </w:pPr>
      <w:r w:rsidRPr="00E40DD3">
        <w:rPr>
          <w:rFonts w:ascii="Times New Roman" w:hAnsi="Times New Roman" w:cs="Times New Roman"/>
          <w:i/>
        </w:rPr>
        <w:t>https://jbasic.org/index.php/basicedu</w:t>
      </w:r>
    </w:p>
    <w:p w:rsidR="009A4592" w:rsidRPr="00E40DD3" w:rsidRDefault="009A4592" w:rsidP="009A4592">
      <w:pPr>
        <w:spacing w:after="120" w:line="240" w:lineRule="auto"/>
        <w:rPr>
          <w:rFonts w:ascii="Times New Roman" w:hAnsi="Times New Roman"/>
          <w:b/>
          <w:sz w:val="28"/>
          <w:szCs w:val="28"/>
        </w:rPr>
      </w:pPr>
    </w:p>
    <w:p w:rsidR="009A4592" w:rsidRPr="00E40DD3" w:rsidRDefault="00011C1F" w:rsidP="009A4592">
      <w:pPr>
        <w:spacing w:after="0" w:line="240" w:lineRule="auto"/>
        <w:jc w:val="center"/>
        <w:rPr>
          <w:rFonts w:ascii="Times New Roman" w:hAnsi="Times New Roman" w:cs="Times New Roman"/>
          <w:b/>
          <w:color w:val="000000" w:themeColor="text1"/>
          <w:sz w:val="24"/>
          <w:szCs w:val="24"/>
        </w:rPr>
      </w:pPr>
      <w:r w:rsidRPr="00E40DD3">
        <w:rPr>
          <w:rFonts w:ascii="Times New Roman" w:hAnsi="Times New Roman" w:cs="Times New Roman"/>
          <w:b/>
          <w:color w:val="000000" w:themeColor="text1"/>
          <w:sz w:val="24"/>
          <w:szCs w:val="24"/>
        </w:rPr>
        <w:t>Peran Guru d</w:t>
      </w:r>
      <w:r w:rsidR="009A4592" w:rsidRPr="00E40DD3">
        <w:rPr>
          <w:rFonts w:ascii="Times New Roman" w:hAnsi="Times New Roman" w:cs="Times New Roman"/>
          <w:b/>
          <w:color w:val="000000" w:themeColor="text1"/>
          <w:sz w:val="24"/>
          <w:szCs w:val="24"/>
        </w:rPr>
        <w:t>ala</w:t>
      </w:r>
      <w:r w:rsidR="00FC6982" w:rsidRPr="00E40DD3">
        <w:rPr>
          <w:rFonts w:ascii="Times New Roman" w:hAnsi="Times New Roman" w:cs="Times New Roman"/>
          <w:b/>
          <w:color w:val="000000" w:themeColor="text1"/>
          <w:sz w:val="24"/>
          <w:szCs w:val="24"/>
        </w:rPr>
        <w:t>m Meningkatkan Karakter Kedisiplinan</w:t>
      </w:r>
      <w:r w:rsidR="009A4592" w:rsidRPr="00E40DD3">
        <w:rPr>
          <w:rFonts w:ascii="Times New Roman" w:hAnsi="Times New Roman" w:cs="Times New Roman"/>
          <w:b/>
          <w:color w:val="000000" w:themeColor="text1"/>
          <w:sz w:val="24"/>
          <w:szCs w:val="24"/>
        </w:rPr>
        <w:t xml:space="preserve"> Siswa di MI Miftahul Alim Habau</w:t>
      </w:r>
    </w:p>
    <w:p w:rsidR="009A4592" w:rsidRPr="00E40DD3" w:rsidRDefault="009A4592" w:rsidP="009A4592">
      <w:pPr>
        <w:autoSpaceDE w:val="0"/>
        <w:autoSpaceDN w:val="0"/>
        <w:adjustRightInd w:val="0"/>
        <w:spacing w:after="0" w:line="240" w:lineRule="auto"/>
        <w:jc w:val="center"/>
        <w:rPr>
          <w:rFonts w:ascii="Times New Roman" w:hAnsi="Times New Roman" w:cs="Times New Roman"/>
          <w:b/>
          <w:bCs/>
          <w:color w:val="000000"/>
          <w:sz w:val="24"/>
          <w:szCs w:val="24"/>
        </w:rPr>
      </w:pPr>
    </w:p>
    <w:p w:rsidR="009A4592" w:rsidRPr="00E40DD3" w:rsidRDefault="009A4592" w:rsidP="009A4592">
      <w:pPr>
        <w:autoSpaceDE w:val="0"/>
        <w:autoSpaceDN w:val="0"/>
        <w:adjustRightInd w:val="0"/>
        <w:spacing w:after="0" w:line="240" w:lineRule="auto"/>
        <w:jc w:val="center"/>
        <w:rPr>
          <w:rFonts w:ascii="Times New Roman" w:hAnsi="Times New Roman" w:cs="Times New Roman"/>
          <w:color w:val="000000"/>
          <w:sz w:val="24"/>
          <w:szCs w:val="24"/>
          <w:vertAlign w:val="superscript"/>
        </w:rPr>
      </w:pPr>
      <w:r w:rsidRPr="00E40DD3">
        <w:rPr>
          <w:rFonts w:ascii="Times New Roman" w:hAnsi="Times New Roman" w:cs="Times New Roman"/>
          <w:b/>
          <w:bCs/>
          <w:color w:val="000000"/>
          <w:sz w:val="24"/>
          <w:szCs w:val="24"/>
        </w:rPr>
        <w:t>Arniah</w:t>
      </w:r>
      <w:r w:rsidRPr="00E40DD3">
        <w:rPr>
          <w:rFonts w:ascii="Times New Roman" w:hAnsi="Times New Roman" w:cs="Times New Roman"/>
          <w:b/>
          <w:bCs/>
          <w:color w:val="000000"/>
          <w:sz w:val="24"/>
          <w:szCs w:val="24"/>
          <w:vertAlign w:val="superscript"/>
        </w:rPr>
        <w:t>1</w:t>
      </w:r>
      <w:r w:rsidRPr="00E40DD3">
        <w:rPr>
          <w:rFonts w:ascii="Times New Roman" w:hAnsi="Times New Roman" w:cs="Times New Roman"/>
          <w:b/>
          <w:bCs/>
          <w:color w:val="000000"/>
          <w:sz w:val="24"/>
          <w:szCs w:val="24"/>
          <w:vertAlign w:val="superscript"/>
        </w:rPr>
        <w:sym w:font="Wingdings" w:char="F02A"/>
      </w:r>
      <w:r w:rsidRPr="00E40DD3">
        <w:rPr>
          <w:rFonts w:ascii="Times New Roman" w:hAnsi="Times New Roman" w:cs="Times New Roman"/>
          <w:b/>
          <w:bCs/>
          <w:color w:val="000000"/>
          <w:sz w:val="24"/>
          <w:szCs w:val="24"/>
        </w:rPr>
        <w:t>, Ahmad Rifa’i</w:t>
      </w:r>
      <w:r w:rsidRPr="00E40DD3">
        <w:rPr>
          <w:rFonts w:ascii="Times New Roman" w:hAnsi="Times New Roman" w:cs="Times New Roman"/>
          <w:b/>
          <w:bCs/>
          <w:color w:val="000000"/>
          <w:sz w:val="24"/>
          <w:szCs w:val="24"/>
          <w:vertAlign w:val="superscript"/>
        </w:rPr>
        <w:t>2</w:t>
      </w:r>
      <w:r w:rsidRPr="00E40DD3">
        <w:rPr>
          <w:rFonts w:ascii="Times New Roman" w:hAnsi="Times New Roman" w:cs="Times New Roman"/>
          <w:b/>
          <w:bCs/>
          <w:color w:val="000000"/>
          <w:sz w:val="24"/>
          <w:szCs w:val="24"/>
        </w:rPr>
        <w:t>, Miftahul Jannah</w:t>
      </w:r>
      <w:r w:rsidRPr="00E40DD3">
        <w:rPr>
          <w:rFonts w:ascii="Times New Roman" w:hAnsi="Times New Roman" w:cs="Times New Roman"/>
          <w:b/>
          <w:bCs/>
          <w:color w:val="000000"/>
          <w:sz w:val="24"/>
          <w:szCs w:val="24"/>
          <w:vertAlign w:val="superscript"/>
        </w:rPr>
        <w:t>3</w:t>
      </w:r>
    </w:p>
    <w:p w:rsidR="009A4592" w:rsidRPr="00E40DD3" w:rsidRDefault="009A4592" w:rsidP="009A4592">
      <w:pPr>
        <w:pStyle w:val="Afiliasi"/>
        <w:jc w:val="left"/>
        <w:rPr>
          <w:sz w:val="22"/>
          <w:szCs w:val="24"/>
          <w:vertAlign w:val="superscript"/>
        </w:rPr>
      </w:pPr>
      <w:r w:rsidRPr="00E40DD3">
        <w:rPr>
          <w:sz w:val="22"/>
          <w:szCs w:val="24"/>
        </w:rPr>
        <w:t>Pendidikan Guru Madrasah Ibtidaiyah, Sekolah Tinggi Ilmu Al</w:t>
      </w:r>
      <w:r w:rsidRPr="00E40DD3">
        <w:rPr>
          <w:rFonts w:eastAsiaTheme="minorHAnsi"/>
          <w:lang w:eastAsia="id-ID"/>
        </w:rPr>
        <w:t>-Qur’an RAKHA Amuntai, Indonesia</w:t>
      </w:r>
      <w:r w:rsidRPr="00E40DD3">
        <w:rPr>
          <w:sz w:val="22"/>
          <w:szCs w:val="24"/>
          <w:vertAlign w:val="superscript"/>
        </w:rPr>
        <w:t>1,2,3</w:t>
      </w:r>
    </w:p>
    <w:p w:rsidR="009A4592" w:rsidRPr="00E40DD3" w:rsidRDefault="009A4592" w:rsidP="009A4592">
      <w:pPr>
        <w:pStyle w:val="Afiliasi"/>
        <w:rPr>
          <w:sz w:val="22"/>
          <w:szCs w:val="24"/>
        </w:rPr>
      </w:pPr>
      <w:r w:rsidRPr="00E40DD3">
        <w:rPr>
          <w:sz w:val="22"/>
          <w:szCs w:val="24"/>
        </w:rPr>
        <w:t>E</w:t>
      </w:r>
      <w:r w:rsidRPr="00E40DD3">
        <w:rPr>
          <w:rFonts w:eastAsiaTheme="minorHAnsi"/>
          <w:lang w:eastAsia="id-ID"/>
        </w:rPr>
        <w:t xml:space="preserve">-mail: </w:t>
      </w:r>
      <w:hyperlink r:id="rId11" w:history="1">
        <w:r w:rsidRPr="00E40DD3">
          <w:rPr>
            <w:rStyle w:val="Hyperlink"/>
            <w:rFonts w:eastAsiaTheme="minorHAnsi"/>
            <w:lang w:eastAsia="id-ID"/>
          </w:rPr>
          <w:t>arniahh15@gmail.com</w:t>
        </w:r>
      </w:hyperlink>
      <w:r w:rsidRPr="00E40DD3">
        <w:rPr>
          <w:rFonts w:eastAsiaTheme="minorHAnsi"/>
          <w:vertAlign w:val="superscript"/>
          <w:lang w:eastAsia="id-ID"/>
        </w:rPr>
        <w:t>1</w:t>
      </w:r>
      <w:r w:rsidRPr="00E40DD3">
        <w:rPr>
          <w:rFonts w:eastAsiaTheme="minorHAnsi"/>
          <w:lang w:eastAsia="id-ID"/>
        </w:rPr>
        <w:t>,</w:t>
      </w:r>
      <w:r w:rsidRPr="00E40DD3">
        <w:rPr>
          <w:rFonts w:ascii="Arial" w:hAnsi="Arial" w:cs="Arial"/>
          <w:sz w:val="22"/>
          <w:szCs w:val="22"/>
        </w:rPr>
        <w:t xml:space="preserve"> </w:t>
      </w:r>
      <w:hyperlink r:id="rId12" w:history="1">
        <w:r w:rsidR="00F923F0" w:rsidRPr="00086FC8">
          <w:rPr>
            <w:rStyle w:val="Hyperlink"/>
            <w:rFonts w:eastAsiaTheme="minorHAnsi"/>
            <w:lang w:val="en-ID" w:eastAsia="id-ID"/>
          </w:rPr>
          <w:t>ahmadrifai210788@gmail.com</w:t>
        </w:r>
      </w:hyperlink>
      <w:r w:rsidR="00F923F0" w:rsidRPr="00AF28FA">
        <w:rPr>
          <w:rFonts w:eastAsiaTheme="minorHAnsi"/>
          <w:color w:val="000000" w:themeColor="text1"/>
          <w:vertAlign w:val="superscript"/>
          <w:lang w:val="en-ID" w:eastAsia="id-ID"/>
        </w:rPr>
        <w:t>2</w:t>
      </w:r>
      <w:r w:rsidR="00F923F0">
        <w:rPr>
          <w:rFonts w:eastAsiaTheme="minorHAnsi"/>
          <w:lang w:val="en-ID" w:eastAsia="id-ID"/>
        </w:rPr>
        <w:t xml:space="preserve">, </w:t>
      </w:r>
      <w:r w:rsidR="00F923F0">
        <w:rPr>
          <w:rFonts w:ascii="Arial" w:hAnsi="Arial" w:cs="Arial"/>
          <w:sz w:val="22"/>
          <w:szCs w:val="22"/>
        </w:rPr>
        <w:t xml:space="preserve"> </w:t>
      </w:r>
    </w:p>
    <w:p w:rsidR="009A4592" w:rsidRPr="00E40DD3" w:rsidRDefault="009A4592" w:rsidP="009A4592">
      <w:pPr>
        <w:pBdr>
          <w:bottom w:val="single" w:sz="6" w:space="1" w:color="auto"/>
        </w:pBdr>
        <w:autoSpaceDE w:val="0"/>
        <w:autoSpaceDN w:val="0"/>
        <w:adjustRightInd w:val="0"/>
        <w:spacing w:after="0" w:line="240" w:lineRule="auto"/>
        <w:rPr>
          <w:rFonts w:ascii="Times New Roman" w:hAnsi="Times New Roman" w:cs="Times New Roman"/>
          <w:vertAlign w:val="superscript"/>
        </w:rPr>
      </w:pPr>
    </w:p>
    <w:p w:rsidR="009A4592" w:rsidRPr="00E40DD3" w:rsidRDefault="009A4592" w:rsidP="009A4592">
      <w:pPr>
        <w:autoSpaceDE w:val="0"/>
        <w:autoSpaceDN w:val="0"/>
        <w:adjustRightInd w:val="0"/>
        <w:spacing w:after="0" w:line="240" w:lineRule="auto"/>
        <w:jc w:val="center"/>
        <w:rPr>
          <w:szCs w:val="24"/>
        </w:rPr>
      </w:pPr>
    </w:p>
    <w:p w:rsidR="009A4592" w:rsidRPr="00E40DD3" w:rsidRDefault="009A4592" w:rsidP="009A4592">
      <w:pPr>
        <w:autoSpaceDE w:val="0"/>
        <w:autoSpaceDN w:val="0"/>
        <w:adjustRightInd w:val="0"/>
        <w:spacing w:before="120" w:after="120"/>
        <w:rPr>
          <w:rFonts w:ascii="Times New Roman" w:hAnsi="Times New Roman" w:cs="Times New Roman"/>
          <w:b/>
          <w:bCs/>
          <w:color w:val="000000"/>
          <w:sz w:val="24"/>
          <w:szCs w:val="24"/>
        </w:rPr>
      </w:pPr>
      <w:r w:rsidRPr="00E40DD3">
        <w:rPr>
          <w:rFonts w:ascii="Times New Roman" w:hAnsi="Times New Roman" w:cs="Times New Roman"/>
          <w:b/>
          <w:bCs/>
          <w:color w:val="000000"/>
          <w:szCs w:val="24"/>
        </w:rPr>
        <w:t>Abstrak</w:t>
      </w:r>
    </w:p>
    <w:p w:rsidR="009A4592" w:rsidRPr="00E40DD3" w:rsidRDefault="009A4592" w:rsidP="00B91163">
      <w:pPr>
        <w:pStyle w:val="abstrak"/>
        <w:spacing w:after="120"/>
        <w:ind w:left="0" w:right="57"/>
        <w:rPr>
          <w:sz w:val="22"/>
          <w:szCs w:val="22"/>
          <w:lang w:val="id-ID"/>
        </w:rPr>
      </w:pPr>
      <w:r w:rsidRPr="00E40DD3">
        <w:rPr>
          <w:sz w:val="22"/>
          <w:szCs w:val="22"/>
          <w:lang w:val="id-ID"/>
        </w:rPr>
        <w:t xml:space="preserve">Pendidik memainkan peran penting selama waktu yang dihabiskan untuk membuat masa depan yang berkualitas, baik secara mental maupun etis dengan tujuan agar kelas dapat membantu mengikuti inisiatif negara. Tugas dan kewajiban guru sangatlah besar. </w:t>
      </w:r>
      <w:r w:rsidR="00CF30BC" w:rsidRPr="00CF30BC">
        <w:rPr>
          <w:sz w:val="22"/>
          <w:szCs w:val="22"/>
          <w:lang w:val="id-ID"/>
        </w:rPr>
        <w:t>G</w:t>
      </w:r>
      <w:r w:rsidRPr="00E40DD3">
        <w:rPr>
          <w:sz w:val="22"/>
          <w:szCs w:val="22"/>
          <w:lang w:val="id-ID"/>
        </w:rPr>
        <w:t>uru</w:t>
      </w:r>
      <w:r w:rsidR="00CF30BC" w:rsidRPr="00CF30BC">
        <w:rPr>
          <w:sz w:val="22"/>
          <w:szCs w:val="22"/>
          <w:lang w:val="id-ID"/>
        </w:rPr>
        <w:t xml:space="preserve"> memiliki peran besar dalam pendidikan</w:t>
      </w:r>
      <w:r w:rsidR="00CF30BC">
        <w:rPr>
          <w:sz w:val="22"/>
          <w:szCs w:val="22"/>
          <w:lang w:val="id-ID"/>
        </w:rPr>
        <w:t xml:space="preserve"> </w:t>
      </w:r>
      <w:r w:rsidR="00CF30BC" w:rsidRPr="00CF30BC">
        <w:rPr>
          <w:sz w:val="22"/>
          <w:szCs w:val="22"/>
          <w:lang w:val="id-ID"/>
        </w:rPr>
        <w:t>peserta didik karena guru dapat melatih kedisplinan peserta didik disekolah sehingga terbentuklah karakter yang baik dalam diri anak</w:t>
      </w:r>
      <w:r w:rsidRPr="00E40DD3">
        <w:rPr>
          <w:sz w:val="22"/>
          <w:szCs w:val="22"/>
          <w:lang w:val="id-ID"/>
        </w:rPr>
        <w:t xml:space="preserve">. Arah globalisasi adalah kebutuhan otentik yang tak terhindarkan, dengan segala konsekuensi positif dan negatifnya. Negara-negara dan bangsa-bangsa akan benar-benar ingin memasuki globalisasi tanpa tergoyahkan dengan asumsi mereka memiliki sekolah yang berkualitas. Pengajaran yang berkualitas harus diakui dalam kepemilikan pendidik yang ahli. </w:t>
      </w:r>
      <w:proofErr w:type="gramStart"/>
      <w:r w:rsidR="00CF30BC">
        <w:rPr>
          <w:sz w:val="22"/>
          <w:szCs w:val="22"/>
        </w:rPr>
        <w:t xml:space="preserve">Tujuan dalam penelitian </w:t>
      </w:r>
      <w:r w:rsidR="00CF30BC">
        <w:rPr>
          <w:sz w:val="22"/>
          <w:szCs w:val="22"/>
          <w:lang w:val="id-ID"/>
        </w:rPr>
        <w:t xml:space="preserve">untuk </w:t>
      </w:r>
      <w:r w:rsidR="00CF30BC">
        <w:rPr>
          <w:sz w:val="22"/>
          <w:szCs w:val="22"/>
        </w:rPr>
        <w:t>mengetahui</w:t>
      </w:r>
      <w:r w:rsidRPr="00E40DD3">
        <w:rPr>
          <w:sz w:val="22"/>
          <w:szCs w:val="22"/>
          <w:lang w:val="id-ID"/>
        </w:rPr>
        <w:t xml:space="preserve"> bagaimana peran guru dalam meningkatkan karakter disiplin siswa di MI Miftahul Alim Habau.</w:t>
      </w:r>
      <w:proofErr w:type="gramEnd"/>
      <w:r w:rsidRPr="00E40DD3">
        <w:rPr>
          <w:sz w:val="22"/>
          <w:szCs w:val="22"/>
          <w:lang w:val="id-ID"/>
        </w:rPr>
        <w:t xml:space="preserve"> Penelitian ini menggunakan metode kualitatif  dengan jenis penelitian deskriptif. Teknik pengumpulan data pada penelitian ini dilakukan dengan observasi, wawancara, dan dokumentasi</w:t>
      </w:r>
      <w:r w:rsidR="00AE51D7" w:rsidRPr="00E40DD3">
        <w:rPr>
          <w:sz w:val="22"/>
          <w:szCs w:val="22"/>
          <w:lang w:val="id-ID"/>
        </w:rPr>
        <w:t xml:space="preserve"> kepada guru di MI MIftahul Alim Habau</w:t>
      </w:r>
      <w:r w:rsidR="00B91163">
        <w:rPr>
          <w:sz w:val="22"/>
          <w:szCs w:val="22"/>
          <w:lang w:val="id-ID"/>
        </w:rPr>
        <w:t>.</w:t>
      </w:r>
      <w:r w:rsidR="00B91163">
        <w:rPr>
          <w:sz w:val="22"/>
          <w:szCs w:val="22"/>
        </w:rPr>
        <w:t xml:space="preserve"> </w:t>
      </w:r>
      <w:r w:rsidRPr="00E40DD3">
        <w:rPr>
          <w:sz w:val="22"/>
          <w:szCs w:val="22"/>
          <w:lang w:val="id-ID"/>
        </w:rPr>
        <w:t xml:space="preserve">Hasil penelitian ini menunjukkan bahwa peran guru dalam meningkatkan karakter disiplin siswa di MI Miftahul Alim Habau sudah baik karena dengan guru menjadi teladan yang disiplin  bagi siswa, </w:t>
      </w:r>
      <w:r w:rsidR="000A0739" w:rsidRPr="00E40DD3">
        <w:rPr>
          <w:sz w:val="22"/>
          <w:szCs w:val="22"/>
          <w:lang w:val="id-ID"/>
        </w:rPr>
        <w:t>guru-guru disana sudah menampilkan dan memberikan contoh perbuatan yang baik dalam meningkatkan karakter disiplin peserta didik.</w:t>
      </w:r>
    </w:p>
    <w:p w:rsidR="009A4592" w:rsidRPr="00E40DD3" w:rsidRDefault="009A4592" w:rsidP="009A4592">
      <w:pPr>
        <w:pStyle w:val="abstrak"/>
        <w:spacing w:after="120"/>
        <w:ind w:left="0" w:right="57"/>
        <w:rPr>
          <w:iCs/>
          <w:sz w:val="22"/>
          <w:szCs w:val="22"/>
          <w:lang w:val="id-ID"/>
        </w:rPr>
      </w:pPr>
      <w:r w:rsidRPr="00E40DD3">
        <w:rPr>
          <w:b/>
          <w:sz w:val="22"/>
          <w:szCs w:val="22"/>
          <w:lang w:val="id-ID"/>
        </w:rPr>
        <w:t xml:space="preserve">Kata Kunci: </w:t>
      </w:r>
      <w:r w:rsidRPr="00E40DD3">
        <w:rPr>
          <w:iCs/>
          <w:sz w:val="22"/>
          <w:szCs w:val="22"/>
          <w:lang w:val="id-ID"/>
        </w:rPr>
        <w:t>Peran Guru, Karakter, Disiplin.</w:t>
      </w:r>
    </w:p>
    <w:p w:rsidR="001B50F9" w:rsidRPr="00E40DD3" w:rsidRDefault="001B50F9" w:rsidP="009A4592">
      <w:pPr>
        <w:pStyle w:val="abstrak"/>
        <w:spacing w:after="120"/>
        <w:ind w:left="0" w:right="57"/>
        <w:rPr>
          <w:sz w:val="22"/>
          <w:szCs w:val="22"/>
          <w:lang w:val="id-ID"/>
        </w:rPr>
      </w:pPr>
    </w:p>
    <w:p w:rsidR="009A4592" w:rsidRPr="00E40DD3" w:rsidRDefault="009A4592" w:rsidP="001B50F9">
      <w:pPr>
        <w:autoSpaceDE w:val="0"/>
        <w:autoSpaceDN w:val="0"/>
        <w:adjustRightInd w:val="0"/>
        <w:spacing w:before="120" w:after="120"/>
        <w:rPr>
          <w:rFonts w:ascii="Times New Roman" w:hAnsi="Times New Roman" w:cs="Times New Roman"/>
          <w:b/>
          <w:bCs/>
          <w:color w:val="000000"/>
          <w:szCs w:val="24"/>
        </w:rPr>
      </w:pPr>
      <w:r w:rsidRPr="00E40DD3">
        <w:rPr>
          <w:rFonts w:ascii="Times New Roman" w:hAnsi="Times New Roman" w:cs="Times New Roman"/>
          <w:b/>
          <w:bCs/>
          <w:color w:val="000000"/>
          <w:szCs w:val="24"/>
        </w:rPr>
        <w:t>Abstract</w:t>
      </w:r>
    </w:p>
    <w:p w:rsidR="00E15590" w:rsidRPr="00E15590" w:rsidRDefault="00E15590" w:rsidP="00E15590">
      <w:pPr>
        <w:pStyle w:val="abstrak"/>
        <w:spacing w:after="120"/>
        <w:ind w:left="0" w:right="57"/>
        <w:rPr>
          <w:i/>
          <w:iCs/>
          <w:sz w:val="22"/>
          <w:szCs w:val="28"/>
        </w:rPr>
      </w:pPr>
      <w:r w:rsidRPr="00E15590">
        <w:rPr>
          <w:i/>
          <w:iCs/>
          <w:sz w:val="22"/>
          <w:szCs w:val="28"/>
        </w:rPr>
        <w:t xml:space="preserve">Educators play an important role during the time spent creating a quality future, both mentally and ethically with the aim that the class can help keep up with state initiatives. </w:t>
      </w:r>
      <w:proofErr w:type="gramStart"/>
      <w:r w:rsidRPr="00E15590">
        <w:rPr>
          <w:i/>
          <w:iCs/>
          <w:sz w:val="22"/>
          <w:szCs w:val="28"/>
        </w:rPr>
        <w:t>The duties and responsibilities of professors.</w:t>
      </w:r>
      <w:proofErr w:type="gramEnd"/>
      <w:r w:rsidRPr="00E15590">
        <w:rPr>
          <w:i/>
          <w:iCs/>
          <w:sz w:val="22"/>
          <w:szCs w:val="28"/>
        </w:rPr>
        <w:t xml:space="preserve"> Teachers have a big role in the education of students because teachers can train students' discipline in schools so that good characters are formed in children. The direction of globalization is an unavoidable authentic need, with all its positive and negative consequences. Countries and nations will really want to enter globalization unwaveringly assuming they have quality schools. Quality teaching must be recognized in the possession of skilled educators. The purpose of the study was to find out how the teacher's role in improving the discipline character of students at MI Miftahul Alim Habau. This research uses qualitative method with descriptive research type. Data collection techniques in this study were carried out by observation, interviews, and documentation to teachers at MI Miftahul Alim Habau. The results of this study indicate that the teacher's role in improving the disciplined character of students at MI Miftahul Alim Habau is good because the teacher is a disciplined role model for </w:t>
      </w:r>
      <w:proofErr w:type="gramStart"/>
      <w:r w:rsidRPr="00E15590">
        <w:rPr>
          <w:i/>
          <w:iCs/>
          <w:sz w:val="22"/>
          <w:szCs w:val="28"/>
        </w:rPr>
        <w:t>students,</w:t>
      </w:r>
      <w:proofErr w:type="gramEnd"/>
      <w:r w:rsidRPr="00E15590">
        <w:rPr>
          <w:i/>
          <w:iCs/>
          <w:sz w:val="22"/>
          <w:szCs w:val="28"/>
        </w:rPr>
        <w:t xml:space="preserve"> the teachers there have shown and provided good examples in improving the disciplined character of students.</w:t>
      </w:r>
    </w:p>
    <w:p w:rsidR="009A4592" w:rsidRPr="00E40DD3" w:rsidRDefault="009A4592" w:rsidP="009A45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hAnsiTheme="majorBidi" w:cstheme="majorBidi"/>
          <w:b/>
          <w:i/>
        </w:rPr>
      </w:pPr>
      <w:r w:rsidRPr="00E40DD3">
        <w:rPr>
          <w:rFonts w:asciiTheme="majorBidi" w:hAnsiTheme="majorBidi" w:cstheme="majorBidi"/>
          <w:b/>
        </w:rPr>
        <w:t>Keywords:</w:t>
      </w:r>
      <w:r w:rsidRPr="00E40DD3">
        <w:rPr>
          <w:rFonts w:asciiTheme="majorBidi" w:hAnsiTheme="majorBidi" w:cstheme="majorBidi"/>
        </w:rPr>
        <w:t xml:space="preserve"> </w:t>
      </w:r>
      <w:r w:rsidRPr="00E40DD3">
        <w:rPr>
          <w:rFonts w:asciiTheme="majorBidi" w:hAnsiTheme="majorBidi" w:cstheme="majorBidi"/>
          <w:i/>
        </w:rPr>
        <w:t>Teacher Role, Character, Discipline</w:t>
      </w:r>
      <w:r w:rsidRPr="00E40DD3">
        <w:rPr>
          <w:rFonts w:asciiTheme="majorBidi" w:hAnsiTheme="majorBidi" w:cstheme="majorBidi"/>
          <w:b/>
          <w:i/>
        </w:rPr>
        <w:t>.</w:t>
      </w:r>
    </w:p>
    <w:p w:rsidR="009A4592" w:rsidRPr="00E40DD3" w:rsidRDefault="009A4592" w:rsidP="009A4592">
      <w:pPr>
        <w:spacing w:after="0" w:line="240" w:lineRule="auto"/>
        <w:jc w:val="both"/>
        <w:rPr>
          <w:rFonts w:asciiTheme="majorBidi" w:hAnsiTheme="majorBidi" w:cs="Times New Roman"/>
          <w:i/>
          <w:color w:val="000000" w:themeColor="text1"/>
        </w:rPr>
      </w:pPr>
    </w:p>
    <w:p w:rsidR="009A4592" w:rsidRPr="00E40DD3" w:rsidRDefault="009A4592" w:rsidP="009A4592">
      <w:pPr>
        <w:spacing w:after="0" w:line="240" w:lineRule="auto"/>
        <w:ind w:left="5040"/>
        <w:jc w:val="both"/>
        <w:rPr>
          <w:rFonts w:ascii="Times New Roman" w:hAnsi="Times New Roman" w:cs="Times New Roman"/>
          <w:color w:val="000000"/>
          <w:sz w:val="20"/>
          <w:szCs w:val="20"/>
          <w:vertAlign w:val="superscript"/>
        </w:rPr>
      </w:pPr>
      <w:r w:rsidRPr="00E40DD3">
        <w:rPr>
          <w:rFonts w:ascii="TimesNewRomanPSMT" w:hAnsi="TimesNewRomanPSMT"/>
          <w:color w:val="000000"/>
        </w:rPr>
        <w:t>Copyright (c) 2022 Arniah, Ahmad Rifa’</w:t>
      </w:r>
      <w:r w:rsidR="00302FC8" w:rsidRPr="00E40DD3">
        <w:rPr>
          <w:rFonts w:ascii="TimesNewRomanPSMT" w:hAnsi="TimesNewRomanPSMT"/>
          <w:color w:val="000000"/>
        </w:rPr>
        <w:t>I</w:t>
      </w:r>
      <w:r w:rsidR="00302FC8" w:rsidRPr="00E40DD3">
        <w:rPr>
          <w:rFonts w:ascii="TimesNewRomanPSMT" w:hAnsi="TimesNewRomanPSMT"/>
          <w:color w:val="000000"/>
          <w:vertAlign w:val="superscript"/>
        </w:rPr>
        <w:t xml:space="preserve">, </w:t>
      </w:r>
      <w:r w:rsidRPr="00E40DD3">
        <w:rPr>
          <w:rFonts w:ascii="TimesNewRomanPSMT" w:hAnsi="TimesNewRomanPSMT"/>
          <w:color w:val="000000"/>
        </w:rPr>
        <w:t>Miftahul Jannah</w:t>
      </w:r>
    </w:p>
    <w:p w:rsidR="009A4592" w:rsidRPr="00E40DD3" w:rsidRDefault="009A4592" w:rsidP="009A4592">
      <w:pPr>
        <w:spacing w:after="0" w:line="240" w:lineRule="auto"/>
        <w:ind w:left="5040"/>
        <w:jc w:val="both"/>
        <w:rPr>
          <w:rFonts w:ascii="Times New Roman" w:hAnsi="Times New Roman" w:cs="Times New Roman"/>
          <w:color w:val="000000"/>
          <w:sz w:val="20"/>
          <w:szCs w:val="20"/>
        </w:rPr>
      </w:pPr>
      <w:r w:rsidRPr="00E40DD3">
        <w:rPr>
          <w:noProof/>
          <w:lang w:val="en-ID" w:eastAsia="en-ID"/>
        </w:rPr>
        <w:lastRenderedPageBreak/>
        <mc:AlternateContent>
          <mc:Choice Requires="wps">
            <w:drawing>
              <wp:anchor distT="0" distB="0" distL="114300" distR="114300" simplePos="0" relativeHeight="251661312" behindDoc="0" locked="0" layoutInCell="1" allowOverlap="1" wp14:anchorId="100D8F83" wp14:editId="734749B6">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15="http://schemas.microsoft.com/office/word/2012/wordml">
            <w:pict>
              <v:shapetype w14:anchorId="79F53A90" id="_x0000_t32" coordsize="21600,21600" o:spt="32" o:oned="t" path="m,l21600,21600e" filled="f">
                <v:path arrowok="t" fillok="f" o:connecttype="none"/>
                <o:lock v:ext="edit" shapetype="t"/>
              </v:shapetype>
              <v:shape id="Straight Arrow Connector 5" o:spid="_x0000_s1026" type="#_x0000_t32" style="position:absolute;margin-left:0;margin-top:4.35pt;width:488.25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"/>
            </w:pict>
          </mc:Fallback>
        </mc:AlternateContent>
      </w:r>
    </w:p>
    <w:p w:rsidR="009A4592" w:rsidRPr="00E40DD3" w:rsidRDefault="009A4592" w:rsidP="009A4592">
      <w:pPr>
        <w:tabs>
          <w:tab w:val="left" w:pos="6237"/>
        </w:tabs>
        <w:autoSpaceDE w:val="0"/>
        <w:autoSpaceDN w:val="0"/>
        <w:adjustRightInd w:val="0"/>
        <w:spacing w:after="0" w:line="240" w:lineRule="auto"/>
        <w:rPr>
          <w:rFonts w:ascii="Times New Roman" w:hAnsi="Times New Roman" w:cs="Times New Roman"/>
          <w:color w:val="000000"/>
        </w:rPr>
      </w:pPr>
      <w:r w:rsidRPr="00E40DD3">
        <w:rPr>
          <w:rFonts w:ascii="Times New Roman" w:hAnsi="Times New Roman" w:cs="Times New Roman"/>
          <w:color w:val="000000"/>
        </w:rPr>
        <w:sym w:font="Wingdings" w:char="F02A"/>
      </w:r>
      <w:r w:rsidRPr="00E40DD3">
        <w:rPr>
          <w:rFonts w:ascii="Times New Roman" w:hAnsi="Times New Roman" w:cs="Times New Roman"/>
          <w:color w:val="000000"/>
        </w:rPr>
        <w:t xml:space="preserve"> </w:t>
      </w:r>
      <w:r w:rsidRPr="00E40DD3">
        <w:rPr>
          <w:rFonts w:ascii="Times New Roman" w:hAnsi="Times New Roman" w:cs="Times New Roman"/>
        </w:rPr>
        <w:t>Corresponding author :</w:t>
      </w:r>
      <w:r w:rsidRPr="00E40DD3">
        <w:rPr>
          <w:rFonts w:ascii="Times New Roman" w:hAnsi="Times New Roman" w:cs="Times New Roman"/>
        </w:rPr>
        <w:tab/>
      </w:r>
    </w:p>
    <w:p w:rsidR="009A4592" w:rsidRPr="00E40DD3" w:rsidRDefault="009A4592" w:rsidP="00302FC8">
      <w:pPr>
        <w:tabs>
          <w:tab w:val="left" w:pos="6237"/>
        </w:tabs>
        <w:autoSpaceDE w:val="0"/>
        <w:autoSpaceDN w:val="0"/>
        <w:adjustRightInd w:val="0"/>
        <w:spacing w:after="0" w:line="240" w:lineRule="auto"/>
        <w:rPr>
          <w:rFonts w:ascii="Times New Roman" w:hAnsi="Times New Roman" w:cs="Times New Roman"/>
        </w:rPr>
      </w:pPr>
      <w:r w:rsidRPr="00E40DD3">
        <w:rPr>
          <w:rFonts w:ascii="Times New Roman" w:hAnsi="Times New Roman" w:cs="Times New Roman"/>
          <w:color w:val="000000"/>
        </w:rPr>
        <w:t xml:space="preserve">Email      : </w:t>
      </w:r>
      <w:hyperlink r:id="rId13" w:history="1">
        <w:r w:rsidR="00302FC8" w:rsidRPr="00E40DD3">
          <w:rPr>
            <w:rStyle w:val="Hyperlink"/>
            <w:rFonts w:asciiTheme="majorBidi" w:eastAsiaTheme="minorHAnsi" w:hAnsiTheme="majorBidi" w:cstheme="majorBidi"/>
            <w:lang w:eastAsia="id-ID"/>
          </w:rPr>
          <w:t>arniahh15@gmail.com</w:t>
        </w:r>
      </w:hyperlink>
      <w:r w:rsidRPr="00E40DD3">
        <w:rPr>
          <w:rFonts w:ascii="Times New Roman" w:hAnsi="Times New Roman" w:cs="Times New Roman"/>
          <w:color w:val="000000"/>
        </w:rPr>
        <w:tab/>
        <w:t>ISSN</w:t>
      </w:r>
      <w:r w:rsidRPr="00E40DD3">
        <w:rPr>
          <w:rFonts w:ascii="Times New Roman" w:hAnsi="Times New Roman" w:cs="Times New Roman"/>
        </w:rPr>
        <w:t> 2580-3735 (Media Cetak)</w:t>
      </w:r>
    </w:p>
    <w:p w:rsidR="009A4592" w:rsidRPr="00E40DD3" w:rsidRDefault="009A4592" w:rsidP="009A4592">
      <w:pPr>
        <w:tabs>
          <w:tab w:val="left" w:pos="851"/>
          <w:tab w:val="left" w:pos="6237"/>
        </w:tabs>
        <w:autoSpaceDE w:val="0"/>
        <w:autoSpaceDN w:val="0"/>
        <w:adjustRightInd w:val="0"/>
        <w:spacing w:after="0" w:line="240" w:lineRule="auto"/>
        <w:rPr>
          <w:rFonts w:ascii="Times New Roman" w:hAnsi="Times New Roman" w:cs="Times New Roman"/>
        </w:rPr>
      </w:pPr>
      <w:r w:rsidRPr="00E40DD3">
        <w:rPr>
          <w:rFonts w:ascii="Times New Roman" w:hAnsi="Times New Roman" w:cs="Times New Roman"/>
        </w:rPr>
        <w:t>HP</w:t>
      </w:r>
      <w:r w:rsidRPr="00E40DD3">
        <w:rPr>
          <w:rFonts w:ascii="Times New Roman" w:hAnsi="Times New Roman" w:cs="Times New Roman"/>
        </w:rPr>
        <w:tab/>
        <w:t>: 082258958756</w:t>
      </w:r>
      <w:r w:rsidRPr="00E40DD3">
        <w:rPr>
          <w:rFonts w:ascii="Times New Roman" w:hAnsi="Times New Roman" w:cs="Times New Roman"/>
        </w:rPr>
        <w:tab/>
      </w:r>
      <w:r w:rsidRPr="00E40DD3">
        <w:rPr>
          <w:rFonts w:ascii="Times New Roman" w:hAnsi="Times New Roman" w:cs="Times New Roman"/>
          <w:color w:val="000000"/>
        </w:rPr>
        <w:t>ISSN 2580-1147</w:t>
      </w:r>
      <w:r w:rsidRPr="00E40DD3">
        <w:rPr>
          <w:rFonts w:ascii="Times New Roman" w:hAnsi="Times New Roman" w:cs="Times New Roman"/>
        </w:rPr>
        <w:t xml:space="preserve"> (Media Online)</w:t>
      </w:r>
    </w:p>
    <w:p w:rsidR="009A4592" w:rsidRPr="00E40DD3" w:rsidRDefault="009A4592" w:rsidP="009A4592">
      <w:pPr>
        <w:tabs>
          <w:tab w:val="left" w:pos="851"/>
          <w:tab w:val="left" w:pos="6237"/>
        </w:tabs>
        <w:autoSpaceDE w:val="0"/>
        <w:autoSpaceDN w:val="0"/>
        <w:adjustRightInd w:val="0"/>
        <w:spacing w:after="0" w:line="240" w:lineRule="auto"/>
        <w:rPr>
          <w:rFonts w:ascii="Times New Roman" w:hAnsi="Times New Roman" w:cs="Times New Roman"/>
        </w:rPr>
      </w:pPr>
    </w:p>
    <w:p w:rsidR="009A4592" w:rsidRPr="00E40DD3" w:rsidRDefault="009A4592" w:rsidP="009A4592">
      <w:pPr>
        <w:tabs>
          <w:tab w:val="left" w:pos="6237"/>
        </w:tabs>
        <w:autoSpaceDE w:val="0"/>
        <w:autoSpaceDN w:val="0"/>
        <w:adjustRightInd w:val="0"/>
        <w:spacing w:after="0" w:line="240" w:lineRule="auto"/>
        <w:rPr>
          <w:rFonts w:ascii="Times New Roman" w:hAnsi="Times New Roman" w:cs="Times New Roman"/>
          <w:color w:val="000000"/>
        </w:rPr>
        <w:sectPr w:rsidR="009A4592" w:rsidRPr="00E40DD3">
          <w:footerReference w:type="default" r:id="rId14"/>
          <w:pgSz w:w="11906" w:h="16838"/>
          <w:pgMar w:top="1440" w:right="1080" w:bottom="1440" w:left="1080" w:header="851" w:footer="709" w:gutter="0"/>
          <w:pgNumType w:start="1"/>
          <w:cols w:space="708"/>
          <w:docGrid w:linePitch="360"/>
        </w:sectPr>
      </w:pPr>
      <w:r w:rsidRPr="00E40DD3">
        <w:rPr>
          <w:rFonts w:ascii="Times New Roman" w:hAnsi="Times New Roman" w:cs="Times New Roman"/>
          <w:color w:val="000000"/>
        </w:rPr>
        <w:t>Received xx Bulan 2021, Accepted xx Bul</w:t>
      </w:r>
      <w:r w:rsidR="003B464F" w:rsidRPr="00E40DD3">
        <w:rPr>
          <w:rFonts w:ascii="Times New Roman" w:hAnsi="Times New Roman" w:cs="Times New Roman"/>
          <w:color w:val="000000"/>
        </w:rPr>
        <w:t>an 2021, Published xx Bulan 2021</w:t>
      </w:r>
    </w:p>
    <w:p w:rsidR="009A4592" w:rsidRPr="00E40DD3" w:rsidRDefault="009A4592" w:rsidP="009A4592">
      <w:pPr>
        <w:sectPr w:rsidR="009A4592" w:rsidRPr="00E40DD3">
          <w:headerReference w:type="default" r:id="rId15"/>
          <w:type w:val="continuous"/>
          <w:pgSz w:w="11906" w:h="16838"/>
          <w:pgMar w:top="1440" w:right="1080" w:bottom="1440" w:left="1080" w:header="851" w:footer="709" w:gutter="0"/>
          <w:pgNumType w:start="1"/>
          <w:cols w:num="2" w:space="708"/>
          <w:docGrid w:linePitch="360"/>
        </w:sectPr>
      </w:pPr>
    </w:p>
    <w:p w:rsidR="009A4592" w:rsidRPr="00E40DD3" w:rsidRDefault="009A4592" w:rsidP="009A4592">
      <w:pPr>
        <w:tabs>
          <w:tab w:val="left" w:pos="6030"/>
        </w:tabs>
        <w:spacing w:after="0"/>
        <w:jc w:val="both"/>
        <w:rPr>
          <w:rFonts w:ascii="Times New Roman" w:hAnsi="Times New Roman" w:cs="Times New Roman"/>
          <w:color w:val="000000" w:themeColor="text1"/>
        </w:rPr>
        <w:sectPr w:rsidR="009A4592" w:rsidRPr="00E40DD3">
          <w:headerReference w:type="default" r:id="rId16"/>
          <w:type w:val="continuous"/>
          <w:pgSz w:w="11906" w:h="16838"/>
          <w:pgMar w:top="1440" w:right="1080" w:bottom="1440" w:left="1080" w:header="851" w:footer="709" w:gutter="0"/>
          <w:pgNumType w:start="2"/>
          <w:cols w:num="2" w:space="708"/>
          <w:docGrid w:linePitch="360"/>
        </w:sectPr>
      </w:pPr>
    </w:p>
    <w:p w:rsidR="009A4592" w:rsidRPr="00E40DD3" w:rsidRDefault="009A4592" w:rsidP="009A4592">
      <w:pPr>
        <w:tabs>
          <w:tab w:val="left" w:pos="6030"/>
        </w:tabs>
        <w:spacing w:after="0"/>
        <w:jc w:val="both"/>
        <w:rPr>
          <w:rFonts w:ascii="Times New Roman" w:hAnsi="Times New Roman" w:cs="Times New Roman"/>
          <w:color w:val="000000" w:themeColor="text1"/>
        </w:rPr>
        <w:sectPr w:rsidR="009A4592" w:rsidRPr="00E40DD3">
          <w:type w:val="continuous"/>
          <w:pgSz w:w="11906" w:h="16838"/>
          <w:pgMar w:top="1440" w:right="1080" w:bottom="1440" w:left="1080" w:header="851" w:footer="709" w:gutter="0"/>
          <w:pgNumType w:start="201"/>
          <w:cols w:space="708"/>
          <w:docGrid w:linePitch="360"/>
        </w:sectPr>
      </w:pPr>
    </w:p>
    <w:p w:rsidR="009A4592" w:rsidRPr="00E40DD3" w:rsidRDefault="009A4592" w:rsidP="000A6DCB">
      <w:pPr>
        <w:pStyle w:val="Heading1"/>
        <w:numPr>
          <w:ilvl w:val="0"/>
          <w:numId w:val="0"/>
        </w:numPr>
        <w:spacing w:before="0" w:after="120" w:line="276" w:lineRule="auto"/>
        <w:jc w:val="both"/>
        <w:rPr>
          <w:b/>
          <w:sz w:val="22"/>
          <w:szCs w:val="22"/>
          <w:lang w:val="id-ID"/>
        </w:rPr>
      </w:pPr>
      <w:r w:rsidRPr="00E40DD3">
        <w:rPr>
          <w:b/>
          <w:sz w:val="22"/>
          <w:szCs w:val="22"/>
          <w:lang w:val="id-ID"/>
        </w:rPr>
        <w:lastRenderedPageBreak/>
        <w:t>PENDAHULUAN</w:t>
      </w:r>
    </w:p>
    <w:p w:rsidR="006D12BF" w:rsidRPr="00E40DD3" w:rsidRDefault="006D12BF" w:rsidP="008367D8">
      <w:pPr>
        <w:pStyle w:val="BodyText"/>
        <w:tabs>
          <w:tab w:val="left" w:pos="426"/>
        </w:tabs>
        <w:spacing w:after="0"/>
        <w:ind w:firstLine="567"/>
        <w:jc w:val="both"/>
        <w:rPr>
          <w:rFonts w:ascii="Times New Roman" w:hAnsi="Times New Roman" w:cs="Times New Roman"/>
        </w:rPr>
      </w:pPr>
      <w:r w:rsidRPr="00E40DD3">
        <w:rPr>
          <w:rFonts w:ascii="Times New Roman" w:hAnsi="Times New Roman" w:cs="Times New Roman"/>
        </w:rPr>
        <w:t>Pendidikan merupakan kebutuhan mutlak dalam kehidupan manusia.</w:t>
      </w:r>
      <w:r w:rsidR="008367D8" w:rsidRPr="008367D8">
        <w:rPr>
          <w:rFonts w:ascii="Times New Roman" w:hAnsi="Times New Roman" w:cs="Times New Roman"/>
        </w:rPr>
        <w:t xml:space="preserve"> D</w:t>
      </w:r>
      <w:r w:rsidR="008367D8">
        <w:rPr>
          <w:rFonts w:ascii="Times New Roman" w:hAnsi="Times New Roman" w:cs="Times New Roman"/>
          <w:lang w:val="en-US"/>
        </w:rPr>
        <w:t>alam menghadapi setiap proses kehidupan manusia membutuhkan pendidikan yang tepat sehingga dapat menyelesaikan setiap permasalahan dengan baik</w:t>
      </w:r>
      <w:r w:rsidRPr="00E40DD3">
        <w:rPr>
          <w:rFonts w:ascii="Times New Roman" w:hAnsi="Times New Roman" w:cs="Times New Roman"/>
        </w:rPr>
        <w:t>.</w:t>
      </w:r>
      <w:r w:rsidR="008367D8">
        <w:rPr>
          <w:rFonts w:ascii="Times New Roman" w:hAnsi="Times New Roman" w:cs="Times New Roman"/>
          <w:lang w:val="en-US"/>
        </w:rPr>
        <w:t xml:space="preserve"> </w:t>
      </w:r>
      <w:proofErr w:type="gramStart"/>
      <w:r w:rsidR="008367D8">
        <w:rPr>
          <w:rFonts w:ascii="Times New Roman" w:hAnsi="Times New Roman" w:cs="Times New Roman"/>
          <w:lang w:val="en-US"/>
        </w:rPr>
        <w:t>Dalam diri setiap manusia tidak dapat terlepas dari yang namanya pendidikan</w:t>
      </w:r>
      <w:r w:rsidR="00B353EA">
        <w:rPr>
          <w:rFonts w:ascii="Times New Roman" w:hAnsi="Times New Roman" w:cs="Times New Roman"/>
        </w:rPr>
        <w:t>.</w:t>
      </w:r>
      <w:proofErr w:type="gramEnd"/>
      <w:r w:rsidR="00B353EA">
        <w:rPr>
          <w:rFonts w:ascii="Times New Roman" w:hAnsi="Times New Roman" w:cs="Times New Roman"/>
        </w:rPr>
        <w:t xml:space="preserve"> </w:t>
      </w:r>
      <w:r w:rsidR="00B353EA" w:rsidRPr="00CF30BC">
        <w:rPr>
          <w:rFonts w:ascii="Times New Roman" w:hAnsi="Times New Roman" w:cs="Times New Roman"/>
        </w:rPr>
        <w:t>Sebagaiman dikemukakan oleh</w:t>
      </w:r>
      <w:r w:rsidR="00B353EA">
        <w:rPr>
          <w:rFonts w:ascii="Times New Roman" w:hAnsi="Times New Roman" w:cs="Times New Roman"/>
        </w:rPr>
        <w:t xml:space="preserve"> Amri, “</w:t>
      </w:r>
      <w:r w:rsidR="00B353EA" w:rsidRPr="00CF30BC">
        <w:rPr>
          <w:rFonts w:ascii="Times New Roman" w:hAnsi="Times New Roman" w:cs="Times New Roman"/>
        </w:rPr>
        <w:t>K</w:t>
      </w:r>
      <w:r w:rsidRPr="00E40DD3">
        <w:rPr>
          <w:rFonts w:ascii="Times New Roman" w:hAnsi="Times New Roman" w:cs="Times New Roman"/>
        </w:rPr>
        <w:t>unci dari segala kema</w:t>
      </w:r>
      <w:r w:rsidR="00B353EA">
        <w:rPr>
          <w:rFonts w:ascii="Times New Roman" w:hAnsi="Times New Roman" w:cs="Times New Roman"/>
        </w:rPr>
        <w:t xml:space="preserve">juan dan perkembangan </w:t>
      </w:r>
      <w:r w:rsidR="00B353EA" w:rsidRPr="00CF30BC">
        <w:rPr>
          <w:rFonts w:ascii="Times New Roman" w:hAnsi="Times New Roman" w:cs="Times New Roman"/>
        </w:rPr>
        <w:t>melalui pendidikan</w:t>
      </w:r>
      <w:r w:rsidRPr="00E40DD3">
        <w:rPr>
          <w:rFonts w:ascii="Times New Roman" w:hAnsi="Times New Roman" w:cs="Times New Roman"/>
        </w:rPr>
        <w:t>, karena manusia dapat mewujudkan potensi dirinya secara utuh sebagai individ</w:t>
      </w:r>
      <w:r w:rsidR="00B353EA">
        <w:rPr>
          <w:rFonts w:ascii="Times New Roman" w:hAnsi="Times New Roman" w:cs="Times New Roman"/>
        </w:rPr>
        <w:t>u dan warga masyarakat</w:t>
      </w:r>
      <w:r w:rsidR="00B353EA" w:rsidRPr="00CF30BC">
        <w:rPr>
          <w:rFonts w:ascii="Times New Roman" w:hAnsi="Times New Roman" w:cs="Times New Roman"/>
        </w:rPr>
        <w:t xml:space="preserve"> melalui pendidikan</w:t>
      </w:r>
      <w:r w:rsidR="00B353EA">
        <w:rPr>
          <w:rFonts w:ascii="Times New Roman" w:hAnsi="Times New Roman" w:cs="Times New Roman"/>
        </w:rPr>
        <w:t xml:space="preserve">”. </w:t>
      </w:r>
      <w:r w:rsidR="00B353EA">
        <w:rPr>
          <w:rFonts w:ascii="Times New Roman" w:hAnsi="Times New Roman" w:cs="Times New Roman"/>
          <w:lang w:val="en-US"/>
        </w:rPr>
        <w:t>Dari</w:t>
      </w:r>
      <w:r w:rsidRPr="00E40DD3">
        <w:rPr>
          <w:rFonts w:ascii="Times New Roman" w:hAnsi="Times New Roman" w:cs="Times New Roman"/>
        </w:rPr>
        <w:t xml:space="preserve"> pendidikan, se</w:t>
      </w:r>
      <w:r w:rsidR="00B353EA">
        <w:rPr>
          <w:rFonts w:ascii="Times New Roman" w:hAnsi="Times New Roman" w:cs="Times New Roman"/>
        </w:rPr>
        <w:t xml:space="preserve">tiap orang </w:t>
      </w:r>
      <w:r w:rsidR="00B353EA">
        <w:rPr>
          <w:rFonts w:ascii="Times New Roman" w:hAnsi="Times New Roman" w:cs="Times New Roman"/>
          <w:lang w:val="en-US"/>
        </w:rPr>
        <w:t>bisa</w:t>
      </w:r>
      <w:r w:rsidR="00B353EA">
        <w:rPr>
          <w:rFonts w:ascii="Times New Roman" w:hAnsi="Times New Roman" w:cs="Times New Roman"/>
        </w:rPr>
        <w:t xml:space="preserve"> mencapai potensi</w:t>
      </w:r>
      <w:r w:rsidRPr="00E40DD3">
        <w:rPr>
          <w:rFonts w:ascii="Times New Roman" w:hAnsi="Times New Roman" w:cs="Times New Roman"/>
        </w:rPr>
        <w:t xml:space="preserve"> mereka </w:t>
      </w:r>
      <w:r w:rsidRPr="00E40DD3">
        <w:rPr>
          <w:rFonts w:ascii="Times New Roman" w:hAnsi="Times New Roman" w:cs="Times New Roman"/>
        </w:rPr>
        <w:fldChar w:fldCharType="begin"/>
      </w:r>
      <w:r w:rsidRPr="00E40DD3">
        <w:rPr>
          <w:rFonts w:ascii="Times New Roman" w:hAnsi="Times New Roman" w:cs="Times New Roman"/>
        </w:rPr>
        <w:instrText xml:space="preserve"> ADDIN ZOTERO_ITEM CSL_CITATION {"citationID":"w87gI569","properties":{"formattedCitation":"(Wulandari, Taufik, dan Kuncahyono 2018)","plainCitation":"(Wulandari, Taufik, dan Kuncahyono 2018)","dontUpdate":true,"noteIndex":0},"citationItems":[{"id":130,"uris":["http://zotero.org/users/9242504/items/ST2JMUU8"],"itemData":{"id":130,"type":"article-journal","abstract":"Abtsract : Character is very important for students. One effort of qualified students’ character building is by religion-based school and implement full day school system that continuously character building can be reached. This study is aimed to know: (1) the implementation of full day school in students’ character building in SD Muhammadiyah 4 Malang, (2) constraints in implementing full day schoolin students’ character building in SD Muhammadiyah 4 Malang, and (3) solutions on the constraints in implementing full day school system for students’ character building in SD Muhammadiyah 4 Malang. This study used qualitative study and type of study conducted was descriptive. As data source or informant is principal, vice principal for curriculum, teachers of II-B and V-B SD Muhammadiyah 4 Malang. Result of this study shows that: (1) The implementation of full day school in SD Muhammdiyah 4 Malang is conducted a day full from 07.00 WIB to 15.30 WIB in order to develop the students’ character building process in SD Muhammadiyah 4 Malang is conducted through cultural practice in school such as routine activities, spontaneous activities and character building method. Students character building also developed through extracurriculars. (2) Constraints in implementing full day school in students’ character building is students’ awareness, the less of support and appreciation from parents or students’ custody, and available facilities. (3) solution in solving constraints problem are conducting development to all school members, having connection and cooperation with students’ custody; they are by forming association of GPS (Gerakan Peduli Sekolah), maximizing grant, and school facilities.","container-title":"Jurnal Pemikiran dan Pengembangan Sekolah Dasar (JP2SD)","DOI":"10.22219/jp2sd.v6i1.5904","ISSN":"2527-3043, 2338-1140","issue":"1","journalAbbreviation":"JP2SD","language":"id","page":"65","source":"DOI.org (Crossref)","title":"ANALISIS IMPLEMENTASI FULL DAY SCHOOL SEBAGAI UPAYAPEMBENTUKAN KARAKTER SISWA DI SD MUHAMMADIYAH 4 KOTA MALANG","volume":"6","author":[{"family":"Wulandari","given":"Endah"},{"family":"Taufik","given":"Marhan"},{"family":"Kuncahyono","given":"Kuncahyono"}],"issued":{"date-parts":[["2018",6,25]]}}}],"schema":"https://github.com/citation-style-language/schema/raw/master/csl-citation.json"} </w:instrText>
      </w:r>
      <w:r w:rsidRPr="00E40DD3">
        <w:rPr>
          <w:rFonts w:ascii="Times New Roman" w:hAnsi="Times New Roman" w:cs="Times New Roman"/>
        </w:rPr>
        <w:fldChar w:fldCharType="separate"/>
      </w:r>
      <w:r w:rsidRPr="00E40DD3">
        <w:rPr>
          <w:rFonts w:ascii="Times New Roman" w:hAnsi="Times New Roman" w:cs="Times New Roman"/>
        </w:rPr>
        <w:t>(Wulandari, Taufik, dan Kuncahyono, 2018)</w:t>
      </w:r>
      <w:r w:rsidRPr="00E40DD3">
        <w:rPr>
          <w:rFonts w:ascii="Times New Roman" w:hAnsi="Times New Roman" w:cs="Times New Roman"/>
        </w:rPr>
        <w:fldChar w:fldCharType="end"/>
      </w:r>
      <w:r w:rsidRPr="00E40DD3">
        <w:rPr>
          <w:rFonts w:ascii="Times New Roman" w:hAnsi="Times New Roman" w:cs="Times New Roman"/>
        </w:rPr>
        <w:t>.</w:t>
      </w:r>
    </w:p>
    <w:p w:rsidR="00C546B7" w:rsidRPr="00F042D5" w:rsidRDefault="003272C0" w:rsidP="00F042D5">
      <w:pPr>
        <w:pStyle w:val="BodyText"/>
        <w:tabs>
          <w:tab w:val="left" w:pos="426"/>
        </w:tabs>
        <w:spacing w:after="0"/>
        <w:ind w:firstLine="567"/>
        <w:jc w:val="both"/>
        <w:rPr>
          <w:rFonts w:ascii="Times New Roman" w:hAnsi="Times New Roman" w:cs="Times New Roman"/>
        </w:rPr>
      </w:pPr>
      <w:r w:rsidRPr="00E40DD3">
        <w:rPr>
          <w:rFonts w:ascii="Times New Roman" w:hAnsi="Times New Roman" w:cs="Times New Roman"/>
        </w:rPr>
        <w:t>Sekolah merupakan salah satu kewajiban</w:t>
      </w:r>
      <w:r w:rsidR="008367D8">
        <w:rPr>
          <w:rFonts w:ascii="Times New Roman" w:hAnsi="Times New Roman" w:cs="Times New Roman"/>
        </w:rPr>
        <w:t xml:space="preserve"> dalam diri setiap</w:t>
      </w:r>
      <w:r w:rsidR="008367D8" w:rsidRPr="008367D8">
        <w:rPr>
          <w:rFonts w:ascii="Times New Roman" w:hAnsi="Times New Roman" w:cs="Times New Roman"/>
        </w:rPr>
        <w:t xml:space="preserve"> orang dengan adanya pendidikan akan menciptakan manusia yang memiliki karakter yang baik terutama</w:t>
      </w:r>
      <w:r w:rsidR="008367D8">
        <w:rPr>
          <w:rFonts w:ascii="Times New Roman" w:hAnsi="Times New Roman" w:cs="Times New Roman"/>
        </w:rPr>
        <w:t xml:space="preserve"> dibidang kedisplinan karena</w:t>
      </w:r>
      <w:r w:rsidR="008367D8" w:rsidRPr="008367D8">
        <w:rPr>
          <w:rFonts w:ascii="Times New Roman" w:hAnsi="Times New Roman" w:cs="Times New Roman"/>
        </w:rPr>
        <w:t xml:space="preserve"> sekolah melatih manusia untuk memiliki sikap disiplin</w:t>
      </w:r>
      <w:r w:rsidRPr="00E40DD3">
        <w:rPr>
          <w:rFonts w:ascii="Times New Roman" w:hAnsi="Times New Roman" w:cs="Times New Roman"/>
        </w:rPr>
        <w:t>.</w:t>
      </w:r>
      <w:r w:rsidR="00F042D5" w:rsidRPr="00F042D5">
        <w:rPr>
          <w:rFonts w:ascii="Times New Roman" w:hAnsi="Times New Roman" w:cs="Times New Roman"/>
        </w:rPr>
        <w:t xml:space="preserve"> </w:t>
      </w:r>
      <w:r w:rsidRPr="00E40DD3">
        <w:rPr>
          <w:rFonts w:ascii="Times New Roman" w:hAnsi="Times New Roman" w:cs="Times New Roman"/>
        </w:rPr>
        <w:t>Pada saat sebagian besar kepribadian daerah itu kokoh, positif, serba bisa</w:t>
      </w:r>
      <w:r w:rsidR="00F042D5">
        <w:rPr>
          <w:rFonts w:ascii="Times New Roman" w:hAnsi="Times New Roman" w:cs="Times New Roman"/>
        </w:rPr>
        <w:t>,</w:t>
      </w:r>
      <w:r w:rsidR="00F042D5">
        <w:rPr>
          <w:rFonts w:ascii="Times New Roman" w:hAnsi="Times New Roman" w:cs="Times New Roman"/>
          <w:lang w:val="en-US"/>
        </w:rPr>
        <w:t xml:space="preserve"> </w:t>
      </w:r>
      <w:r w:rsidR="00F042D5">
        <w:rPr>
          <w:rFonts w:ascii="Times New Roman" w:hAnsi="Times New Roman" w:cs="Times New Roman"/>
        </w:rPr>
        <w:t>dan efektif. Kemudian lagi,</w:t>
      </w:r>
      <w:r w:rsidRPr="00E40DD3">
        <w:rPr>
          <w:rFonts w:ascii="Times New Roman" w:hAnsi="Times New Roman" w:cs="Times New Roman"/>
        </w:rPr>
        <w:t xml:space="preserve"> sebagian besar masyarakat setempat pesimis, maka orang yang pesimis dan lemah itu akan membuat kemajuan pekerjaan menjadi tidak berdaya </w:t>
      </w:r>
      <w:r w:rsidRPr="00E40DD3">
        <w:rPr>
          <w:rFonts w:ascii="Times New Roman" w:hAnsi="Times New Roman" w:cs="Times New Roman"/>
        </w:rPr>
        <w:fldChar w:fldCharType="begin"/>
      </w:r>
      <w:r w:rsidR="00134E71" w:rsidRPr="00E40DD3">
        <w:rPr>
          <w:rFonts w:ascii="Times New Roman" w:hAnsi="Times New Roman" w:cs="Times New Roman"/>
        </w:rPr>
        <w:instrText xml:space="preserve"> ADDIN ZOTERO_ITEM CSL_CITATION {"citationID":"TmeQhkrq","properties":{"formattedCitation":"(Surahman dan Mukminan 2017)","plainCitation":"(Surahman dan Mukminan 2017)","dontUpdate":true,"noteIndex":0},"citationItems":[{"id":205,"uris":["http://zotero.org/users/9242504/items/5WBC9UAC"],"itemData":{"id":205,"type":"article-journal","abstract":"This study aims to: (1) determine the role of Social Studies teachers as educators and teachers in SMP Negeri 1 Pangkajene Sidrap; (2) determine social attitudes of students of SMP Negeri 1 Pangkajene Sidrap; (3) determine the social responsibility of students of SMP Negeri 1 Pangkajene Sidrap; (4) the effect of the role of Social Studies teachers as educators and teachers on the social attitudes of students SMP Negeri 1 Pangkajene Sidrap; and (5) the effect of the role of Social Studies teachers as educators and teachers to social responsibility of students SMP Negeri 1 Pangkajene Sidrap. The data analysis used simple regression analysis. Finding of this research shown (1) contribution the role of Social Studies teachers as educators and teachers is 62.7%; (2) contribution social attitudes of students SMP Negeri 1 Pangkajene Sidrap is 67.1%; (3) contribution social responsibility of students SMP Negeri 1 Pangkajene Sidrap is 62.7%; (4) the role of Social Studies teachers as educators and teachers proved to be a positive influence on increase students' social attitude; (5) the role of Social Studies teachers as educators and teachers also proved a positive influence on increase the students' social responsibility. So it can be concluded that the Social Studies teachers as educators and teachers can influence social attitudes and social responsibility of students with the teacher gives examples for students directly and spontaneously.","container-title":"Harmoni Sosial: Jurnal Pendidikan IPS","DOI":"10.21831/hsjpi.v4i1.8660","ISSN":"2460-7916, 2356-1807","issue":"1","journalAbbreviation":"hsjpi","language":"id","page":"1-13","source":"DOI.org (Crossref)","title":"Peran guru IPS sebagai pendidik dan pengajar dalam meningkatkan sikap sosial dan tanggung jawab sosial siswa SMP","volume":"4","author":[{"family":"Surahman","given":"Edy"},{"family":"Mukminan","given":"M."}],"issued":{"date-parts":[["2017",10,16]]}}}],"schema":"https://github.com/citation-style-language/schema/raw/master/csl-citation.json"} </w:instrText>
      </w:r>
      <w:r w:rsidRPr="00E40DD3">
        <w:rPr>
          <w:rFonts w:ascii="Times New Roman" w:hAnsi="Times New Roman" w:cs="Times New Roman"/>
        </w:rPr>
        <w:fldChar w:fldCharType="separate"/>
      </w:r>
      <w:r w:rsidRPr="00E40DD3">
        <w:rPr>
          <w:rFonts w:ascii="Times New Roman" w:hAnsi="Times New Roman" w:cs="Times New Roman"/>
        </w:rPr>
        <w:t>(Surahman dan Mukminan, 2017)</w:t>
      </w:r>
      <w:r w:rsidRPr="00E40DD3">
        <w:rPr>
          <w:rFonts w:ascii="Times New Roman" w:hAnsi="Times New Roman" w:cs="Times New Roman"/>
        </w:rPr>
        <w:fldChar w:fldCharType="end"/>
      </w:r>
      <w:r w:rsidR="00213A9F" w:rsidRPr="00E40DD3">
        <w:rPr>
          <w:rFonts w:ascii="Times New Roman" w:hAnsi="Times New Roman" w:cs="Times New Roman"/>
        </w:rPr>
        <w:t>.</w:t>
      </w:r>
      <w:r w:rsidR="005E14FD">
        <w:rPr>
          <w:rFonts w:ascii="Times New Roman" w:hAnsi="Times New Roman" w:cs="Times New Roman"/>
          <w:lang w:val="en-US"/>
        </w:rPr>
        <w:t xml:space="preserve"> </w:t>
      </w:r>
      <w:proofErr w:type="gramStart"/>
      <w:r w:rsidR="00F042D5">
        <w:rPr>
          <w:rFonts w:ascii="Times New Roman" w:hAnsi="Times New Roman" w:cs="Times New Roman"/>
          <w:lang w:val="en-US"/>
        </w:rPr>
        <w:t>P</w:t>
      </w:r>
      <w:r w:rsidR="00F042D5">
        <w:rPr>
          <w:rFonts w:ascii="Times New Roman" w:hAnsi="Times New Roman" w:cs="Times New Roman"/>
        </w:rPr>
        <w:t>endidi</w:t>
      </w:r>
      <w:r w:rsidR="00F042D5">
        <w:rPr>
          <w:rFonts w:ascii="Times New Roman" w:hAnsi="Times New Roman" w:cs="Times New Roman"/>
          <w:lang w:val="en-US"/>
        </w:rPr>
        <w:t>k</w:t>
      </w:r>
      <w:r w:rsidR="00F042D5">
        <w:rPr>
          <w:rFonts w:ascii="Times New Roman" w:hAnsi="Times New Roman" w:cs="Times New Roman"/>
        </w:rPr>
        <w:t xml:space="preserve"> memiliki keterampilan</w:t>
      </w:r>
      <w:r w:rsidR="004D15DD" w:rsidRPr="00F042D5">
        <w:rPr>
          <w:rFonts w:ascii="Times New Roman" w:hAnsi="Times New Roman" w:cs="Times New Roman"/>
        </w:rPr>
        <w:t xml:space="preserve"> mengajar</w:t>
      </w:r>
      <w:r w:rsidR="005E14FD">
        <w:rPr>
          <w:rFonts w:ascii="Times New Roman" w:hAnsi="Times New Roman" w:cs="Times New Roman"/>
        </w:rPr>
        <w:t>,</w:t>
      </w:r>
      <w:r w:rsidR="005E14FD">
        <w:rPr>
          <w:rFonts w:ascii="Times New Roman" w:hAnsi="Times New Roman" w:cs="Times New Roman"/>
          <w:lang w:val="en-US"/>
        </w:rPr>
        <w:t xml:space="preserve"> </w:t>
      </w:r>
      <w:r w:rsidR="00F042D5">
        <w:rPr>
          <w:rFonts w:ascii="Times New Roman" w:hAnsi="Times New Roman" w:cs="Times New Roman"/>
          <w:lang w:val="en-US"/>
        </w:rPr>
        <w:t>tidak hanya sebagai tenaga pengajar tetapi juga mampu memberikan</w:t>
      </w:r>
      <w:r w:rsidR="005E14FD">
        <w:rPr>
          <w:rFonts w:ascii="Times New Roman" w:hAnsi="Times New Roman" w:cs="Times New Roman"/>
          <w:lang w:val="en-US"/>
        </w:rPr>
        <w:t xml:space="preserve"> contoh yang baik</w:t>
      </w:r>
      <w:r w:rsidR="00F042D5">
        <w:rPr>
          <w:rFonts w:ascii="Times New Roman" w:hAnsi="Times New Roman" w:cs="Times New Roman"/>
          <w:lang w:val="en-US"/>
        </w:rPr>
        <w:t xml:space="preserve"> </w:t>
      </w:r>
      <w:r w:rsidR="00C546B7" w:rsidRPr="00E40DD3">
        <w:rPr>
          <w:rFonts w:ascii="Times New Roman" w:hAnsi="Times New Roman" w:cs="Times New Roman"/>
        </w:rPr>
        <w:t>bagi</w:t>
      </w:r>
      <w:r w:rsidR="007B3158" w:rsidRPr="00F042D5">
        <w:rPr>
          <w:rFonts w:ascii="Times New Roman" w:hAnsi="Times New Roman" w:cs="Times New Roman"/>
        </w:rPr>
        <w:t xml:space="preserve"> siswa di sekolah</w:t>
      </w:r>
      <w:r w:rsidR="00433994" w:rsidRPr="00E40DD3">
        <w:rPr>
          <w:rFonts w:ascii="Times New Roman" w:hAnsi="Times New Roman" w:cs="Times New Roman"/>
        </w:rPr>
        <w:t>.</w:t>
      </w:r>
      <w:proofErr w:type="gramEnd"/>
      <w:r w:rsidR="004D15DD" w:rsidRPr="00F042D5">
        <w:rPr>
          <w:rFonts w:ascii="Times New Roman" w:hAnsi="Times New Roman" w:cs="Times New Roman"/>
        </w:rPr>
        <w:t xml:space="preserve"> </w:t>
      </w:r>
      <w:proofErr w:type="gramStart"/>
      <w:r w:rsidR="004D15DD">
        <w:rPr>
          <w:rFonts w:ascii="Times New Roman" w:hAnsi="Times New Roman" w:cs="Times New Roman"/>
          <w:lang w:val="en-US"/>
        </w:rPr>
        <w:t>Pendidik adalah bagian penting dari pengalaman yang ditampilkan di sekolah</w:t>
      </w:r>
      <w:r w:rsidR="00C546B7" w:rsidRPr="00E40DD3">
        <w:rPr>
          <w:rFonts w:ascii="Times New Roman" w:hAnsi="Times New Roman" w:cs="Times New Roman"/>
        </w:rPr>
        <w:t>.</w:t>
      </w:r>
      <w:proofErr w:type="gramEnd"/>
      <w:r w:rsidR="00C546B7" w:rsidRPr="00E40DD3">
        <w:rPr>
          <w:rFonts w:ascii="Times New Roman" w:hAnsi="Times New Roman" w:cs="Times New Roman"/>
        </w:rPr>
        <w:t xml:space="preserve"> Seorang pendidik mengambil bagian dalam upaya untuk membingkai SDM yang</w:t>
      </w:r>
      <w:r w:rsidR="00E140E8" w:rsidRPr="00E40DD3">
        <w:rPr>
          <w:rFonts w:ascii="Times New Roman" w:hAnsi="Times New Roman" w:cs="Times New Roman"/>
        </w:rPr>
        <w:t xml:space="preserve"> diharapkan di bidang perbaikan </w:t>
      </w:r>
      <w:r w:rsidR="00E140E8" w:rsidRPr="00E40DD3">
        <w:rPr>
          <w:rFonts w:ascii="Times New Roman" w:hAnsi="Times New Roman" w:cs="Times New Roman"/>
        </w:rPr>
        <w:fldChar w:fldCharType="begin"/>
      </w:r>
      <w:r w:rsidR="007755F0" w:rsidRPr="00E40DD3">
        <w:rPr>
          <w:rFonts w:ascii="Times New Roman" w:hAnsi="Times New Roman" w:cs="Times New Roman"/>
        </w:rPr>
        <w:instrText xml:space="preserve"> ADDIN ZOTERO_ITEM CSL_CITATION {"citationID":"YUsCOe60","properties":{"formattedCitation":"(Abdul Hamid 2017)","plainCitation":"(Abdul Hamid 2017)","dontUpdate":true,"noteIndex":0},"citationItems":[{"id":137,"uris":["http://zotero.org/users/9242504/items/EECGN3KP"],"itemData":{"id":137,"type":"article-journal","abstract":"Master is a person who is so well respected for having a considerable contribution to the success of learning in school. Teachers play a role in helping the development of learners to achieve optimal ability. When parents enroll their children at every level of education at a particular school, at that time he also put great expectations on the teacher, so that children can get education, coaching and learning and guidance so that the child can develop optimally. Interest, talent, ability and potential of learners will not develop optimally without the help of teachers. In this regard, teachers need to pay attention to students individually. Teacher tasks not only teach but also educate, nurture, guide and shape the personality of students to prepare and develop resources owned by each learner. So great the task and responsibilities of teachers, so it takes attitude and behavior that can be a role model for children. Professional teachers should make students as learning partners because their hope is to be a moral, creative and innovative person to achieve his goals.\n\nKeywords: Professional Teachers","container-title":"Al-Falah: Jurnal Ilmiah Keislaman dan Kemasyarakatan","DOI":"10.47732/alfalahjikk.v17i2.26","ISSN":"2621-0347","issue":"2","language":"en","note":"number: 2","page":"274-285","source":"ejurnal.staialfalahbjb.ac.id","title":"GURU PROFESIONAL","volume":"17","author":[{"literal":"Abdul Hamid"}],"issued":{"date-parts":[["2017",9,1]]}}}],"schema":"https://github.com/citation-style-language/schema/raw/master/csl-citation.json"} </w:instrText>
      </w:r>
      <w:r w:rsidR="00E140E8" w:rsidRPr="00E40DD3">
        <w:rPr>
          <w:rFonts w:ascii="Times New Roman" w:hAnsi="Times New Roman" w:cs="Times New Roman"/>
        </w:rPr>
        <w:fldChar w:fldCharType="separate"/>
      </w:r>
      <w:r w:rsidR="00E140E8" w:rsidRPr="00E40DD3">
        <w:rPr>
          <w:rFonts w:ascii="Times New Roman" w:hAnsi="Times New Roman" w:cs="Times New Roman"/>
        </w:rPr>
        <w:t>(Abdul Hamid, 2017)</w:t>
      </w:r>
      <w:r w:rsidR="00E140E8" w:rsidRPr="00E40DD3">
        <w:rPr>
          <w:rFonts w:ascii="Times New Roman" w:hAnsi="Times New Roman" w:cs="Times New Roman"/>
        </w:rPr>
        <w:fldChar w:fldCharType="end"/>
      </w:r>
      <w:r w:rsidR="00E140E8" w:rsidRPr="00E40DD3">
        <w:rPr>
          <w:rFonts w:ascii="Times New Roman" w:hAnsi="Times New Roman" w:cs="Times New Roman"/>
        </w:rPr>
        <w:t>.</w:t>
      </w:r>
    </w:p>
    <w:p w:rsidR="00291464" w:rsidRPr="00E40DD3" w:rsidRDefault="007B3158" w:rsidP="007D1E58">
      <w:pPr>
        <w:pStyle w:val="BodyText"/>
        <w:tabs>
          <w:tab w:val="left" w:pos="426"/>
        </w:tabs>
        <w:spacing w:after="0"/>
        <w:ind w:firstLine="567"/>
        <w:jc w:val="both"/>
        <w:rPr>
          <w:rFonts w:ascii="Times New Roman" w:hAnsi="Times New Roman" w:cs="Times New Roman"/>
        </w:rPr>
      </w:pPr>
      <w:r>
        <w:rPr>
          <w:rFonts w:ascii="Times New Roman" w:hAnsi="Times New Roman" w:cs="Times New Roman"/>
        </w:rPr>
        <w:t xml:space="preserve">Pendidikan karakter </w:t>
      </w:r>
      <w:r w:rsidRPr="00AF02EC">
        <w:rPr>
          <w:rFonts w:ascii="Times New Roman" w:hAnsi="Times New Roman" w:cs="Times New Roman"/>
        </w:rPr>
        <w:t xml:space="preserve">ialah </w:t>
      </w:r>
      <w:r w:rsidR="00B1200E" w:rsidRPr="00E40DD3">
        <w:rPr>
          <w:rFonts w:ascii="Times New Roman" w:hAnsi="Times New Roman" w:cs="Times New Roman"/>
        </w:rPr>
        <w:t xml:space="preserve">upaya sadar untuk mengubah dan mengembangkan perilaku seseorang menjadi lebih baik, sehingga dapat hidup bermasyarakat dan berpartisipasi dalam kehidupan bermasyarakat nantinya, agar tidak terpengaruh oleh hal-hal yang buruk </w:t>
      </w:r>
      <w:r w:rsidRPr="00AF02EC">
        <w:rPr>
          <w:rFonts w:ascii="Times New Roman" w:hAnsi="Times New Roman" w:cs="Times New Roman"/>
        </w:rPr>
        <w:t xml:space="preserve">bagi siswa </w:t>
      </w:r>
      <w:r w:rsidR="00B1200E" w:rsidRPr="00E40DD3">
        <w:rPr>
          <w:rFonts w:ascii="Times New Roman" w:hAnsi="Times New Roman" w:cs="Times New Roman"/>
        </w:rPr>
        <w:t xml:space="preserve">di kemudian hari </w:t>
      </w:r>
      <w:r w:rsidR="00B1200E" w:rsidRPr="00E40DD3">
        <w:rPr>
          <w:rFonts w:ascii="Times New Roman" w:hAnsi="Times New Roman" w:cs="Times New Roman"/>
        </w:rPr>
        <w:fldChar w:fldCharType="begin"/>
      </w:r>
      <w:r w:rsidR="00E140E8" w:rsidRPr="00E40DD3">
        <w:rPr>
          <w:rFonts w:ascii="Times New Roman" w:hAnsi="Times New Roman" w:cs="Times New Roman"/>
        </w:rPr>
        <w:instrText xml:space="preserve"> ADDIN ZOTERO_ITEM CSL_CITATION {"citationID":"kQvRgmLg","properties":{"formattedCitation":"(Suriadi, Firman, dan Ahmad 2021)","plainCitation":"(Suriadi, Firman, dan Ahmad 2021)","dontUpdate":true,"noteIndex":0},"citationItems":[{"id":214,"uris":["http://zotero.org/users/9242504/items/Y9CV89MK"],"itemData":{"id":214,"type":"article-journal","abstract":"Pendidikan karakter merupakan perwujudan dalam mencapai generasi yang cerdas dan mampu memiliki akhlak dan kepribadian yang berguna bagi bangsa Indonesia.  Suksesnya pendidikan dilihat dari seberapa besar karakter mereka ketika bisa menyeimbangkan kognitif, afektif dan psikomotornya untuk menjadi manusia yang sempurna. Pada tahun 2020 telah terjadi pandemi Covid – 19 yang menyebabkan semuanya berubah pembelajaran yang dilaksanakan disekolah berubah sesuai dengan aturan pemerintah dilaksanakan dirumah dengan daring atau belajar dengan jarak jauh. Penelitian yang dilakukan sekarang ialah deskriptif kualitatif dengan studi literatur yang berusaha memberikan gambaran solusi permasalahan pembelajaran daring terhadap pendidikan karakter peserta didik di sekolah menengah pertama. Naskah ini menampilkan problema pembelajaran daring, dampak pembelajaran daring terhadap pendidikan karakter peserta didik, solusi dan pemecahan masalah. Penelitian ini memakai studi pustaka / studi literatur, dengan mengkaji dari beberapa hasil penelitian, artikel, ebook dan studi kasus yang terjadi dilapangan.","container-title":"EDUKATIF : JURNAL ILMU PENDIDIKAN","DOI":"10.31004/edukatif.v3i1.251","ISSN":"2656-8071","issue":"1","language":"Ind","note":"number: 1","page":"165-173","source":"www.edukatif.org","title":"Analisis Problema Pembelajaran Daring Terhadap Pendidikan Karakter Peserta Didik","volume":"3","author":[{"family":"Suriadi","given":"Harri Jumarto"},{"family":"Firman","given":"Firman"},{"family":"Ahmad","given":"Riska"}],"issued":{"date-parts":[["2021",3,6]]}}}],"schema":"https://github.com/citation-style-language/schema/raw/master/csl-citation.json"} </w:instrText>
      </w:r>
      <w:r w:rsidR="00B1200E" w:rsidRPr="00E40DD3">
        <w:rPr>
          <w:rFonts w:ascii="Times New Roman" w:hAnsi="Times New Roman" w:cs="Times New Roman"/>
        </w:rPr>
        <w:fldChar w:fldCharType="separate"/>
      </w:r>
      <w:r w:rsidR="00B1200E" w:rsidRPr="00E40DD3">
        <w:rPr>
          <w:rFonts w:ascii="Times New Roman" w:hAnsi="Times New Roman" w:cs="Times New Roman"/>
        </w:rPr>
        <w:t>(Suriadi, Firman, dan Ahmad, 2021)</w:t>
      </w:r>
      <w:r w:rsidR="00B1200E" w:rsidRPr="00E40DD3">
        <w:rPr>
          <w:rFonts w:ascii="Times New Roman" w:hAnsi="Times New Roman" w:cs="Times New Roman"/>
        </w:rPr>
        <w:fldChar w:fldCharType="end"/>
      </w:r>
      <w:r w:rsidR="00B1200E" w:rsidRPr="00E40DD3">
        <w:rPr>
          <w:rFonts w:ascii="Times New Roman" w:hAnsi="Times New Roman" w:cs="Times New Roman"/>
        </w:rPr>
        <w:t xml:space="preserve">. </w:t>
      </w:r>
      <w:r w:rsidR="00AF02EC" w:rsidRPr="00AF02EC">
        <w:rPr>
          <w:rFonts w:ascii="Times New Roman" w:hAnsi="Times New Roman" w:cs="Times New Roman"/>
        </w:rPr>
        <w:t>Ada beberapa faktor yang mempengaruhi tingkah laku s</w:t>
      </w:r>
      <w:r w:rsidR="00AF02EC">
        <w:rPr>
          <w:rFonts w:ascii="Times New Roman" w:hAnsi="Times New Roman" w:cs="Times New Roman"/>
        </w:rPr>
        <w:t xml:space="preserve">eseorang </w:t>
      </w:r>
      <w:r w:rsidR="00AF02EC" w:rsidRPr="00AF02EC">
        <w:rPr>
          <w:rFonts w:ascii="Times New Roman" w:hAnsi="Times New Roman" w:cs="Times New Roman"/>
        </w:rPr>
        <w:t>merupakan bawaan dari lahir dan juga f</w:t>
      </w:r>
      <w:r w:rsidR="005E14FD">
        <w:rPr>
          <w:rFonts w:ascii="Times New Roman" w:hAnsi="Times New Roman" w:cs="Times New Roman"/>
        </w:rPr>
        <w:t xml:space="preserve">aktor dari pengaruh keluarga </w:t>
      </w:r>
      <w:r w:rsidR="005E14FD">
        <w:rPr>
          <w:rFonts w:ascii="Times New Roman" w:hAnsi="Times New Roman" w:cs="Times New Roman"/>
          <w:lang w:val="en-US"/>
        </w:rPr>
        <w:t>serta</w:t>
      </w:r>
      <w:r w:rsidR="00AF02EC" w:rsidRPr="00AF02EC">
        <w:rPr>
          <w:rFonts w:ascii="Times New Roman" w:hAnsi="Times New Roman" w:cs="Times New Roman"/>
        </w:rPr>
        <w:t xml:space="preserve"> lingkungan </w:t>
      </w:r>
      <w:r w:rsidR="00B1200E" w:rsidRPr="00E40DD3">
        <w:rPr>
          <w:rFonts w:ascii="Times New Roman" w:hAnsi="Times New Roman" w:cs="Times New Roman"/>
        </w:rPr>
        <w:fldChar w:fldCharType="begin"/>
      </w:r>
      <w:r w:rsidR="00E140E8" w:rsidRPr="00E40DD3">
        <w:rPr>
          <w:rFonts w:ascii="Times New Roman" w:hAnsi="Times New Roman" w:cs="Times New Roman"/>
        </w:rPr>
        <w:instrText xml:space="preserve"> ADDIN ZOTERO_ITEM CSL_CITATION {"citationID":"RTQgHLH0","properties":{"formattedCitation":"(Prasetyo, Marzuki, dan Riyanti 2019)","plainCitation":"(Prasetyo, Marzuki, dan Riyanti 2019)","dontUpdate":true,"noteIndex":0},"citationItems":[{"id":213,"uris":["http://zotero.org/users/9242504/items/N7ZEWYIL"],"itemData":{"id":213,"type":"article-journal","container-title":"Harmony: Jurnal Pembelajaran IPS dan PKN","ISSN":"2548-4648","issue":"1","journalAbbreviation":"Harmony: Jurnal Pembelajaran IPS dan PKN","page":"19-32","title":"Pentingnya pendidikan karakter melalui keteladanan guru","volume":"4","author":[{"family":"Prasetyo","given":"Danang"},{"family":"Marzuki","given":"Marzuki"},{"family":"Riyanti","given":"Dwi"}],"issued":{"date-parts":[["2019"]]}}}],"schema":"https://github.com/citation-style-language/schema/raw/master/csl-citation.json"} </w:instrText>
      </w:r>
      <w:r w:rsidR="00B1200E" w:rsidRPr="00E40DD3">
        <w:rPr>
          <w:rFonts w:ascii="Times New Roman" w:hAnsi="Times New Roman" w:cs="Times New Roman"/>
        </w:rPr>
        <w:fldChar w:fldCharType="separate"/>
      </w:r>
      <w:r w:rsidR="00B1200E" w:rsidRPr="00E40DD3">
        <w:rPr>
          <w:rFonts w:ascii="Times New Roman" w:hAnsi="Times New Roman" w:cs="Times New Roman"/>
        </w:rPr>
        <w:t>(Prasetyo, Marzuki, dan Riyanti, 2019)</w:t>
      </w:r>
      <w:r w:rsidR="00B1200E" w:rsidRPr="00E40DD3">
        <w:rPr>
          <w:rFonts w:ascii="Times New Roman" w:hAnsi="Times New Roman" w:cs="Times New Roman"/>
        </w:rPr>
        <w:fldChar w:fldCharType="end"/>
      </w:r>
      <w:r w:rsidR="00B1200E" w:rsidRPr="00E40DD3">
        <w:rPr>
          <w:rFonts w:ascii="Times New Roman" w:hAnsi="Times New Roman" w:cs="Times New Roman"/>
        </w:rPr>
        <w:t>.</w:t>
      </w:r>
      <w:r w:rsidR="00F24050" w:rsidRPr="00E40DD3">
        <w:rPr>
          <w:rFonts w:ascii="Times New Roman" w:hAnsi="Times New Roman" w:cs="Times New Roman"/>
        </w:rPr>
        <w:t xml:space="preserve"> </w:t>
      </w:r>
      <w:r w:rsidRPr="00AF02EC">
        <w:rPr>
          <w:rFonts w:ascii="Times New Roman" w:hAnsi="Times New Roman" w:cs="Times New Roman"/>
        </w:rPr>
        <w:t>T</w:t>
      </w:r>
      <w:r w:rsidR="000070C1" w:rsidRPr="00E40DD3">
        <w:rPr>
          <w:rFonts w:ascii="Times New Roman" w:hAnsi="Times New Roman" w:cs="Times New Roman"/>
        </w:rPr>
        <w:t xml:space="preserve">ujuan </w:t>
      </w:r>
      <w:r w:rsidRPr="00AF02EC">
        <w:rPr>
          <w:rFonts w:ascii="Times New Roman" w:hAnsi="Times New Roman" w:cs="Times New Roman"/>
        </w:rPr>
        <w:t xml:space="preserve">pendidikan karakter </w:t>
      </w:r>
      <w:r w:rsidR="000070C1" w:rsidRPr="00E40DD3">
        <w:rPr>
          <w:rFonts w:ascii="Times New Roman" w:hAnsi="Times New Roman" w:cs="Times New Roman"/>
        </w:rPr>
        <w:t xml:space="preserve">untuk membentuk setiap orang menjadi pribadi yang berbudi luhur. </w:t>
      </w:r>
      <w:r w:rsidR="00AF02EC" w:rsidRPr="00AF02EC">
        <w:rPr>
          <w:rFonts w:ascii="Times New Roman" w:hAnsi="Times New Roman" w:cs="Times New Roman"/>
        </w:rPr>
        <w:t>Serta menumbuhkan karakter peserta didik dilingkungan sekolah</w:t>
      </w:r>
      <w:r w:rsidR="00AF02EC">
        <w:rPr>
          <w:rFonts w:ascii="Times New Roman" w:hAnsi="Times New Roman" w:cs="Times New Roman"/>
          <w:lang w:val="en-US"/>
        </w:rPr>
        <w:t xml:space="preserve">. </w:t>
      </w:r>
      <w:r w:rsidR="007D1E58">
        <w:rPr>
          <w:rFonts w:ascii="Times New Roman" w:hAnsi="Times New Roman" w:cs="Times New Roman"/>
          <w:lang w:val="en-US"/>
        </w:rPr>
        <w:t>K</w:t>
      </w:r>
      <w:r w:rsidR="0080012A" w:rsidRPr="00E40DD3">
        <w:rPr>
          <w:rFonts w:ascii="Times New Roman" w:hAnsi="Times New Roman" w:cs="Times New Roman"/>
        </w:rPr>
        <w:t>arakter siswa</w:t>
      </w:r>
      <w:r w:rsidR="007D1E58">
        <w:rPr>
          <w:rFonts w:ascii="Times New Roman" w:hAnsi="Times New Roman" w:cs="Times New Roman"/>
          <w:lang w:val="en-US"/>
        </w:rPr>
        <w:t xml:space="preserve"> yang baik juga terbentuk dari apa yang ia lihat sehingga perlunya kedispilinan yang ditunjukan oleh guru </w:t>
      </w:r>
      <w:r w:rsidR="007F061F" w:rsidRPr="00E40DD3">
        <w:rPr>
          <w:rFonts w:ascii="Times New Roman" w:hAnsi="Times New Roman" w:cs="Times New Roman"/>
        </w:rPr>
        <w:fldChar w:fldCharType="begin"/>
      </w:r>
      <w:r w:rsidR="006F4605" w:rsidRPr="00E40DD3">
        <w:rPr>
          <w:rFonts w:ascii="Times New Roman" w:hAnsi="Times New Roman" w:cs="Times New Roman"/>
        </w:rPr>
        <w:instrText xml:space="preserve"> ADDIN ZOTERO_ITEM CSL_CITATION {"citationID":"Xrdoq1zd","properties":{"formattedCitation":"(Yohana Afliani Ludo Buan 2021)","plainCitation":"(Yohana Afliani Ludo Buan 2021)","dontUpdate":true,"noteIndex":0},"citationItems":[{"id":224,"uris":["http://zotero.org/users/9242504/items/WIKAWG78"],"itemData":{"id":224,"type":"book","abstract":"Penulis : Yohana Afliani Ludo BuanUkuran : 21 cm x 14,5 cmTebal  : 103 HalamanISBN   : 978-623-79439-1-4blurb :Karya ini yang judul “Guru dan Pendidikan Karakter; Sinergitas Peran Guru Dalam Membumikan Nilai-Nilai Pendidikan Karakter di Era Milenial” sengaja dilahirkan untuk ikut berkontribusi dalam menerapkan dan membumikan nilai-nilai pendidikan karakter dengan baik. Karya ini sebagai pengembangan dan pengolahan dari hasil penelitian penulis di SMP Negeri 8 Samarinda. Pendidikan karakter sangat penting untuk selalu dikaji dan diterapkan terlebih di era milenial guna untuk membentengi generasi muda dari dekadensi moral yang kian hari kian menipis. Kemudian, dalam penerapan pendidikan karakter diperlukan peran guru sebagai figur yang berperan penting dalam proses mendidik, membimbing dan mencontohkan para siswa kepada perbuatan yang baik. Sehingga, demi suksesnya penerapan pendidikan karakter disuatu lembaga pendidikan diperlukan peran strategis guru.Guru sebagai “tonggak” pendidikan yang selamanya tidak bisa tergantikan oleh apapun termasuk oleh kecanggihan teknologi informasi. Untuk itu, peranannya sangat penting demi terwujudnya pembelajaran yang utuh sehingga pendidikan bisa berjalan dengan baik, akhirnya tujuan dari pada pendidikan itu sendiri bisa terwujud. Kajian dalam karya ini berusaha mengupas tuntas tentang peran guru dalam mentransformasikan nilai-nilai pendidikan karakter kepada peserta didik.Semoga karya ini bisa memberikan kontribusi yang nyata dalam rangka membangun kembali karakter bangsa yang menjunjung tinggi nilai-nilai keluhuran, religius, nasionalis, sosial, moral dan toleran. Selamat membaca….!","ISBN":"9786237943914","language":"id","note":"Google-Books-ID: nOcREAAAQBAJ","number-of-pages":"102","publisher":"Penerbit Adab","source":"Google Books","title":"Guru dan Pendidikan Karakter : Sinergitas Peran Guru Dalam Menanamkan Nilai-Nilai Pendidikan Karakter di Era Milenial","title-short":"Guru dan Pendidikan Karakter","author":[{"literal":"Yohana Afliani Ludo Buan"}],"issued":{"date-parts":[["2021",1,5]]}}}],"schema":"https://github.com/citation-style-language/schema/raw/master/csl-citation.json"} </w:instrText>
      </w:r>
      <w:r w:rsidR="007F061F" w:rsidRPr="00E40DD3">
        <w:rPr>
          <w:rFonts w:ascii="Times New Roman" w:hAnsi="Times New Roman" w:cs="Times New Roman"/>
        </w:rPr>
        <w:fldChar w:fldCharType="separate"/>
      </w:r>
      <w:r w:rsidR="007F061F" w:rsidRPr="00E40DD3">
        <w:rPr>
          <w:rFonts w:ascii="Times New Roman" w:hAnsi="Times New Roman" w:cs="Times New Roman"/>
        </w:rPr>
        <w:t>(Yohana Afliani Ludo Buan, 2021)</w:t>
      </w:r>
      <w:r w:rsidR="007F061F" w:rsidRPr="00E40DD3">
        <w:rPr>
          <w:rFonts w:ascii="Times New Roman" w:hAnsi="Times New Roman" w:cs="Times New Roman"/>
        </w:rPr>
        <w:fldChar w:fldCharType="end"/>
      </w:r>
      <w:r w:rsidR="007F061F" w:rsidRPr="00E40DD3">
        <w:rPr>
          <w:rFonts w:ascii="Times New Roman" w:hAnsi="Times New Roman" w:cs="Times New Roman"/>
        </w:rPr>
        <w:t>.</w:t>
      </w:r>
    </w:p>
    <w:p w:rsidR="00C721B1" w:rsidRPr="00323F00" w:rsidRDefault="000849DE" w:rsidP="00323F00">
      <w:pPr>
        <w:pStyle w:val="BodyText"/>
        <w:tabs>
          <w:tab w:val="left" w:pos="426"/>
        </w:tabs>
        <w:spacing w:after="0"/>
        <w:ind w:firstLine="567"/>
        <w:jc w:val="both"/>
        <w:rPr>
          <w:rFonts w:ascii="Times New Roman" w:hAnsi="Times New Roman" w:cs="Times New Roman"/>
          <w:lang w:val="en-US"/>
        </w:rPr>
      </w:pPr>
      <w:r w:rsidRPr="000849DE">
        <w:rPr>
          <w:rFonts w:ascii="Times New Roman" w:hAnsi="Times New Roman" w:cs="Times New Roman"/>
        </w:rPr>
        <w:t>Ha</w:t>
      </w:r>
      <w:r w:rsidR="00E15590">
        <w:rPr>
          <w:rFonts w:ascii="Times New Roman" w:hAnsi="Times New Roman" w:cs="Times New Roman"/>
          <w:lang w:val="en-US"/>
        </w:rPr>
        <w:t>s</w:t>
      </w:r>
      <w:r w:rsidRPr="000849DE">
        <w:rPr>
          <w:rFonts w:ascii="Times New Roman" w:hAnsi="Times New Roman" w:cs="Times New Roman"/>
        </w:rPr>
        <w:t>il</w:t>
      </w:r>
      <w:r>
        <w:rPr>
          <w:rFonts w:ascii="Times New Roman" w:hAnsi="Times New Roman" w:cs="Times New Roman"/>
        </w:rPr>
        <w:t xml:space="preserve"> observasi yang di</w:t>
      </w:r>
      <w:r w:rsidRPr="00725334">
        <w:rPr>
          <w:rFonts w:ascii="Times New Roman" w:hAnsi="Times New Roman" w:cs="Times New Roman"/>
        </w:rPr>
        <w:t>peroleh</w:t>
      </w:r>
      <w:r w:rsidR="00C721B1" w:rsidRPr="00E40DD3">
        <w:rPr>
          <w:rFonts w:ascii="Times New Roman" w:hAnsi="Times New Roman" w:cs="Times New Roman"/>
        </w:rPr>
        <w:t xml:space="preserve"> peneliti di MI </w:t>
      </w:r>
      <w:r w:rsidR="006134DD">
        <w:rPr>
          <w:rFonts w:ascii="Times New Roman" w:hAnsi="Times New Roman" w:cs="Times New Roman"/>
        </w:rPr>
        <w:t>Miftahul Alim Habau guru-guru disan</w:t>
      </w:r>
      <w:r w:rsidR="006134DD" w:rsidRPr="00CF30BC">
        <w:rPr>
          <w:rFonts w:ascii="Times New Roman" w:hAnsi="Times New Roman" w:cs="Times New Roman"/>
        </w:rPr>
        <w:t>a pada umumnya</w:t>
      </w:r>
      <w:r w:rsidR="006134DD">
        <w:rPr>
          <w:rFonts w:ascii="Times New Roman" w:hAnsi="Times New Roman" w:cs="Times New Roman"/>
        </w:rPr>
        <w:t xml:space="preserve"> sud</w:t>
      </w:r>
      <w:r w:rsidR="00143BB6" w:rsidRPr="00CF30BC">
        <w:rPr>
          <w:rFonts w:ascii="Times New Roman" w:hAnsi="Times New Roman" w:cs="Times New Roman"/>
        </w:rPr>
        <w:t xml:space="preserve">ah </w:t>
      </w:r>
      <w:r w:rsidR="00C721B1" w:rsidRPr="00E40DD3">
        <w:rPr>
          <w:rFonts w:ascii="Times New Roman" w:hAnsi="Times New Roman" w:cs="Times New Roman"/>
        </w:rPr>
        <w:t xml:space="preserve">memberikan contoh perbuatan yang baik </w:t>
      </w:r>
      <w:r w:rsidR="00143BB6" w:rsidRPr="00CF30BC">
        <w:rPr>
          <w:rFonts w:ascii="Times New Roman" w:hAnsi="Times New Roman" w:cs="Times New Roman"/>
        </w:rPr>
        <w:t xml:space="preserve">sebagai teladan </w:t>
      </w:r>
      <w:r w:rsidR="00C721B1" w:rsidRPr="00E40DD3">
        <w:rPr>
          <w:rFonts w:ascii="Times New Roman" w:hAnsi="Times New Roman" w:cs="Times New Roman"/>
        </w:rPr>
        <w:t>dalam meningkatkan karakt</w:t>
      </w:r>
      <w:r w:rsidR="00143BB6">
        <w:rPr>
          <w:rFonts w:ascii="Times New Roman" w:hAnsi="Times New Roman" w:cs="Times New Roman"/>
        </w:rPr>
        <w:t>er disiplin peserta didik seperti</w:t>
      </w:r>
      <w:r w:rsidR="00143BB6" w:rsidRPr="00CF30BC">
        <w:rPr>
          <w:rFonts w:ascii="Times New Roman" w:hAnsi="Times New Roman" w:cs="Times New Roman"/>
        </w:rPr>
        <w:t xml:space="preserve"> </w:t>
      </w:r>
      <w:r w:rsidR="00541038" w:rsidRPr="00E40DD3">
        <w:rPr>
          <w:rFonts w:ascii="Times New Roman" w:hAnsi="Times New Roman" w:cs="Times New Roman"/>
        </w:rPr>
        <w:t>lebih awal</w:t>
      </w:r>
      <w:r w:rsidR="00143BB6" w:rsidRPr="00CF30BC">
        <w:rPr>
          <w:rFonts w:ascii="Times New Roman" w:hAnsi="Times New Roman" w:cs="Times New Roman"/>
        </w:rPr>
        <w:t xml:space="preserve"> datang</w:t>
      </w:r>
      <w:r w:rsidR="00143BB6">
        <w:rPr>
          <w:rFonts w:ascii="Times New Roman" w:hAnsi="Times New Roman" w:cs="Times New Roman"/>
        </w:rPr>
        <w:t xml:space="preserve"> ke sekolah, disipli</w:t>
      </w:r>
      <w:r w:rsidR="00143BB6" w:rsidRPr="00CF30BC">
        <w:rPr>
          <w:rFonts w:ascii="Times New Roman" w:hAnsi="Times New Roman" w:cs="Times New Roman"/>
        </w:rPr>
        <w:t xml:space="preserve">n dalam mengerjakan </w:t>
      </w:r>
      <w:r w:rsidR="00143BB6">
        <w:rPr>
          <w:rFonts w:ascii="Times New Roman" w:hAnsi="Times New Roman" w:cs="Times New Roman"/>
        </w:rPr>
        <w:t>tugas</w:t>
      </w:r>
      <w:r w:rsidR="00541038" w:rsidRPr="00E40DD3">
        <w:rPr>
          <w:rFonts w:ascii="Times New Roman" w:hAnsi="Times New Roman" w:cs="Times New Roman"/>
        </w:rPr>
        <w:t>, yang bertujuan untuk</w:t>
      </w:r>
      <w:r w:rsidR="00143BB6" w:rsidRPr="00CF30BC">
        <w:rPr>
          <w:rFonts w:ascii="Times New Roman" w:hAnsi="Times New Roman" w:cs="Times New Roman"/>
        </w:rPr>
        <w:t xml:space="preserve"> meningkatkan karakter disiplin pada siswa</w:t>
      </w:r>
      <w:r w:rsidR="00C721B1" w:rsidRPr="00E40DD3">
        <w:rPr>
          <w:rFonts w:ascii="Times New Roman" w:hAnsi="Times New Roman" w:cs="Times New Roman"/>
        </w:rPr>
        <w:t>.</w:t>
      </w:r>
      <w:r w:rsidR="007755F0" w:rsidRPr="00E40DD3">
        <w:rPr>
          <w:rFonts w:ascii="Times New Roman" w:hAnsi="Times New Roman" w:cs="Times New Roman"/>
        </w:rPr>
        <w:t xml:space="preserve"> </w:t>
      </w:r>
      <w:r w:rsidR="0009201E">
        <w:rPr>
          <w:rFonts w:ascii="Times New Roman" w:hAnsi="Times New Roman" w:cs="Times New Roman"/>
          <w:lang w:val="en-US"/>
        </w:rPr>
        <w:t>G</w:t>
      </w:r>
      <w:r w:rsidR="007755F0" w:rsidRPr="00E40DD3">
        <w:rPr>
          <w:rFonts w:ascii="Times New Roman" w:hAnsi="Times New Roman" w:cs="Times New Roman"/>
        </w:rPr>
        <w:t>uru biasanya akan dicontoh oleh muridnya</w:t>
      </w:r>
      <w:r w:rsidR="0009201E">
        <w:rPr>
          <w:rFonts w:ascii="Times New Roman" w:hAnsi="Times New Roman" w:cs="Times New Roman"/>
          <w:lang w:val="en-US"/>
        </w:rPr>
        <w:t xml:space="preserve"> atas s</w:t>
      </w:r>
      <w:r w:rsidR="0009201E" w:rsidRPr="00E40DD3">
        <w:rPr>
          <w:rFonts w:ascii="Times New Roman" w:hAnsi="Times New Roman" w:cs="Times New Roman"/>
        </w:rPr>
        <w:t xml:space="preserve">egala </w:t>
      </w:r>
      <w:r w:rsidR="0009201E">
        <w:rPr>
          <w:rFonts w:ascii="Times New Roman" w:hAnsi="Times New Roman" w:cs="Times New Roman"/>
        </w:rPr>
        <w:t xml:space="preserve">tingkah laku, baik perkataan </w:t>
      </w:r>
      <w:r w:rsidR="0009201E">
        <w:rPr>
          <w:rFonts w:ascii="Times New Roman" w:hAnsi="Times New Roman" w:cs="Times New Roman"/>
          <w:lang w:val="en-US"/>
        </w:rPr>
        <w:t>maupun</w:t>
      </w:r>
      <w:r w:rsidR="0009201E" w:rsidRPr="00E40DD3">
        <w:rPr>
          <w:rFonts w:ascii="Times New Roman" w:hAnsi="Times New Roman" w:cs="Times New Roman"/>
        </w:rPr>
        <w:t xml:space="preserve"> </w:t>
      </w:r>
      <w:proofErr w:type="gramStart"/>
      <w:r w:rsidR="0009201E" w:rsidRPr="00E40DD3">
        <w:rPr>
          <w:rFonts w:ascii="Times New Roman" w:hAnsi="Times New Roman" w:cs="Times New Roman"/>
        </w:rPr>
        <w:t>perbuatan</w:t>
      </w:r>
      <w:r w:rsidR="0009201E">
        <w:rPr>
          <w:rFonts w:ascii="Times New Roman" w:hAnsi="Times New Roman" w:cs="Times New Roman"/>
          <w:lang w:val="en-US"/>
        </w:rPr>
        <w:t xml:space="preserve"> </w:t>
      </w:r>
      <w:r w:rsidR="007755F0" w:rsidRPr="00E40DD3">
        <w:rPr>
          <w:rFonts w:ascii="Times New Roman" w:hAnsi="Times New Roman" w:cs="Times New Roman"/>
        </w:rPr>
        <w:t>.</w:t>
      </w:r>
      <w:proofErr w:type="gramEnd"/>
      <w:r w:rsidR="007755F0" w:rsidRPr="00E40DD3">
        <w:rPr>
          <w:rFonts w:ascii="Times New Roman" w:hAnsi="Times New Roman" w:cs="Times New Roman"/>
        </w:rPr>
        <w:t xml:space="preserve"> Itulah</w:t>
      </w:r>
      <w:r w:rsidR="00323F00">
        <w:rPr>
          <w:rFonts w:ascii="Times New Roman" w:hAnsi="Times New Roman" w:cs="Times New Roman"/>
          <w:lang w:val="en-US"/>
        </w:rPr>
        <w:t xml:space="preserve"> alasan mengapa </w:t>
      </w:r>
      <w:r w:rsidR="007755F0" w:rsidRPr="00E40DD3">
        <w:rPr>
          <w:rFonts w:ascii="Times New Roman" w:hAnsi="Times New Roman" w:cs="Times New Roman"/>
        </w:rPr>
        <w:t>dalam proses kegiatan belajar mengajar di sekolah MI Miftahul Alim Habau</w:t>
      </w:r>
      <w:r w:rsidR="00323F00">
        <w:rPr>
          <w:rFonts w:ascii="Times New Roman" w:hAnsi="Times New Roman" w:cs="Times New Roman"/>
          <w:lang w:val="en-US"/>
        </w:rPr>
        <w:t xml:space="preserve"> </w:t>
      </w:r>
      <w:r w:rsidR="00323F00" w:rsidRPr="00E40DD3">
        <w:rPr>
          <w:rFonts w:ascii="Times New Roman" w:hAnsi="Times New Roman" w:cs="Times New Roman"/>
        </w:rPr>
        <w:t>keteladanan seorang guru diperlukan</w:t>
      </w:r>
      <w:r w:rsidR="00323F00">
        <w:rPr>
          <w:rFonts w:ascii="Times New Roman" w:hAnsi="Times New Roman" w:cs="Times New Roman"/>
          <w:lang w:val="en-US"/>
        </w:rPr>
        <w:t>.</w:t>
      </w:r>
    </w:p>
    <w:p w:rsidR="0038006F" w:rsidRPr="00E40DD3" w:rsidRDefault="007D287F" w:rsidP="0038006F">
      <w:pPr>
        <w:pStyle w:val="BodyText"/>
        <w:tabs>
          <w:tab w:val="left" w:pos="426"/>
        </w:tabs>
        <w:spacing w:after="0"/>
        <w:ind w:firstLine="567"/>
        <w:jc w:val="both"/>
        <w:rPr>
          <w:rFonts w:ascii="Times New Roman" w:hAnsi="Times New Roman" w:cs="Times New Roman"/>
        </w:rPr>
      </w:pPr>
      <w:r w:rsidRPr="00E40DD3">
        <w:rPr>
          <w:rFonts w:ascii="Times New Roman" w:hAnsi="Times New Roman" w:cs="Times New Roman"/>
        </w:rPr>
        <w:t xml:space="preserve">Penelitian </w:t>
      </w:r>
      <w:r w:rsidR="0005417A" w:rsidRPr="00E40DD3">
        <w:rPr>
          <w:rFonts w:ascii="Times New Roman" w:hAnsi="Times New Roman" w:cs="Times New Roman"/>
        </w:rPr>
        <w:t>sebelumnya yang meneliti peran guru kelas dalam pembentu</w:t>
      </w:r>
      <w:r w:rsidR="00882FF8" w:rsidRPr="00E40DD3">
        <w:rPr>
          <w:rFonts w:ascii="Times New Roman" w:hAnsi="Times New Roman" w:cs="Times New Roman"/>
        </w:rPr>
        <w:t xml:space="preserve">kan karakter disiplin pada siswa memberikan hasil yang positif dalam meningkatkan karakter siswa. </w:t>
      </w:r>
      <w:r w:rsidR="0005417A" w:rsidRPr="00E40DD3">
        <w:rPr>
          <w:rFonts w:ascii="Times New Roman" w:hAnsi="Times New Roman" w:cs="Times New Roman"/>
        </w:rPr>
        <w:t xml:space="preserve">Hasil penelitian dari </w:t>
      </w:r>
      <w:r w:rsidR="0005417A" w:rsidRPr="00E40DD3">
        <w:rPr>
          <w:rFonts w:ascii="Times New Roman" w:hAnsi="Times New Roman" w:cs="Times New Roman"/>
        </w:rPr>
        <w:fldChar w:fldCharType="begin"/>
      </w:r>
      <w:r w:rsidR="00E140E8" w:rsidRPr="00E40DD3">
        <w:rPr>
          <w:rFonts w:ascii="Times New Roman" w:hAnsi="Times New Roman" w:cs="Times New Roman"/>
        </w:rPr>
        <w:instrText xml:space="preserve"> ADDIN ZOTERO_ITEM CSL_CITATION {"citationID":"h6Hgm6oW","properties":{"formattedCitation":"(Yayuk Setyaningrum (terakhir), Rahmat Rais, dan Eka Sari Setianingsih 2020)","plainCitation":"(Yayuk Setyaningrum (terakhir), Rahmat Rais, dan Eka Sari Setianingsih 2020)","dontUpdate":true,"noteIndex":0},"citationItems":[{"id":177,"uris":["http://zotero.org/users/9242504/items/86Q4ANBZ"],"itemData":{"id":177,"type":"article-journal","container-title":"JURNAL ILMIAH PENDIDIKAN PROFESI GURU","issue":"3","title":"Peran Guru Kelas dalam Pembentukan Karakter Disiplin pada Siswa","volume":"Volume 3","author":[{"family":"Yayuk Setyaningrum (terakhir)","given":""},{"literal":"Rahmat Rais"},{"literal":"Eka Sari Setianingsih"}],"issued":{"date-parts":[["2020"]]}}}],"schema":"https://github.com/citation-style-language/schema/raw/master/csl-citation.json"} </w:instrText>
      </w:r>
      <w:r w:rsidR="0005417A" w:rsidRPr="00E40DD3">
        <w:rPr>
          <w:rFonts w:ascii="Times New Roman" w:hAnsi="Times New Roman" w:cs="Times New Roman"/>
        </w:rPr>
        <w:fldChar w:fldCharType="separate"/>
      </w:r>
      <w:r w:rsidR="00882FF8" w:rsidRPr="00E40DD3">
        <w:rPr>
          <w:rFonts w:ascii="Times New Roman" w:hAnsi="Times New Roman" w:cs="Times New Roman"/>
        </w:rPr>
        <w:t>(Yayuk Setyaningrum</w:t>
      </w:r>
      <w:r w:rsidR="0005417A" w:rsidRPr="00E40DD3">
        <w:rPr>
          <w:rFonts w:ascii="Times New Roman" w:hAnsi="Times New Roman" w:cs="Times New Roman"/>
        </w:rPr>
        <w:t>, Rahmat Rais, dan Eka Sari Setianingsih</w:t>
      </w:r>
      <w:r w:rsidR="00882FF8" w:rsidRPr="00E40DD3">
        <w:rPr>
          <w:rFonts w:ascii="Times New Roman" w:hAnsi="Times New Roman" w:cs="Times New Roman"/>
        </w:rPr>
        <w:t>,</w:t>
      </w:r>
      <w:r w:rsidR="0005417A" w:rsidRPr="00E40DD3">
        <w:rPr>
          <w:rFonts w:ascii="Times New Roman" w:hAnsi="Times New Roman" w:cs="Times New Roman"/>
        </w:rPr>
        <w:t xml:space="preserve"> 2020)</w:t>
      </w:r>
      <w:r w:rsidR="0005417A" w:rsidRPr="00E40DD3">
        <w:rPr>
          <w:rFonts w:ascii="Times New Roman" w:hAnsi="Times New Roman" w:cs="Times New Roman"/>
        </w:rPr>
        <w:fldChar w:fldCharType="end"/>
      </w:r>
      <w:r w:rsidR="00882FF8" w:rsidRPr="00E40DD3">
        <w:rPr>
          <w:rFonts w:ascii="Times New Roman" w:hAnsi="Times New Roman" w:cs="Times New Roman"/>
        </w:rPr>
        <w:t xml:space="preserve"> </w:t>
      </w:r>
      <w:r w:rsidR="0038006F" w:rsidRPr="00E40DD3">
        <w:rPr>
          <w:rFonts w:ascii="Times New Roman" w:hAnsi="Times New Roman" w:cs="Times New Roman"/>
        </w:rPr>
        <w:t xml:space="preserve">mengatakan bahwa wali kelas berperan penting (konklusif) dalam pengembangan karakter siswa yang terlatih dengan menggunakan tiga prosedur, yaitu; pengendalian batin, khususnya unggul, bagian-bagian kehidupan sekolah sebagaimana mestinya dalam pembelajaran, strategi pengendalian luar, lebih tepatnya mengamati segala sesuatu di sekolah dalam dua cara, disiplin edukatif (tidak terkendali) dan pemberian pujian/jawaban tegas kepada siswa yang terfokus (tidak </w:t>
      </w:r>
      <w:r w:rsidR="0038006F" w:rsidRPr="00E40DD3">
        <w:rPr>
          <w:rFonts w:ascii="Times New Roman" w:hAnsi="Times New Roman" w:cs="Times New Roman"/>
        </w:rPr>
        <w:lastRenderedPageBreak/>
        <w:t>menentang pedoman), kontrol metode membantu adalah untuk memegang disiplin kerja sebagai aturan dan mendukung orang-orang yang mengabaikannya.</w:t>
      </w:r>
    </w:p>
    <w:p w:rsidR="00442113" w:rsidRPr="00C00CE5" w:rsidRDefault="00230378" w:rsidP="00725334">
      <w:pPr>
        <w:pStyle w:val="BodyText"/>
        <w:tabs>
          <w:tab w:val="left" w:pos="426"/>
        </w:tabs>
        <w:spacing w:after="0"/>
        <w:ind w:firstLine="567"/>
        <w:jc w:val="both"/>
        <w:rPr>
          <w:rFonts w:ascii="Times New Roman" w:hAnsi="Times New Roman" w:cs="Times New Roman"/>
        </w:rPr>
      </w:pPr>
      <w:r>
        <w:rPr>
          <w:rFonts w:ascii="Times New Roman" w:hAnsi="Times New Roman" w:cs="Times New Roman"/>
          <w:lang w:val="en-US"/>
        </w:rPr>
        <w:t>Dalam</w:t>
      </w:r>
      <w:r w:rsidR="00323F00">
        <w:rPr>
          <w:rFonts w:ascii="Times New Roman" w:hAnsi="Times New Roman" w:cs="Times New Roman"/>
          <w:lang w:val="en-US"/>
        </w:rPr>
        <w:t xml:space="preserve"> penelitian </w:t>
      </w:r>
      <w:r w:rsidR="006F4605" w:rsidRPr="00E40DD3">
        <w:rPr>
          <w:rFonts w:ascii="Times New Roman" w:hAnsi="Times New Roman" w:cs="Times New Roman"/>
        </w:rPr>
        <w:fldChar w:fldCharType="begin"/>
      </w:r>
      <w:r w:rsidR="002F59F1" w:rsidRPr="00E40DD3">
        <w:rPr>
          <w:rFonts w:ascii="Times New Roman" w:hAnsi="Times New Roman" w:cs="Times New Roman"/>
        </w:rPr>
        <w:instrText xml:space="preserve"> ADDIN ZOTERO_ITEM CSL_CITATION {"citationID":"fdvrKZTt","properties":{"formattedCitation":"(Sulha dan Marsianus Gani 2017)","plainCitation":"(Sulha dan Marsianus Gani 2017)","dontUpdate":true,"noteIndex":0},"citationItems":[{"id":228,"uris":["http://zotero.org/users/9242504/items/87WBULNC"],"itemData":{"id":228,"type":"article-journal","abstract":"Tujuan penelitian ini adalah untuk mengetahui peran guru dalam mengembangkan karakter disipin pada siswa dalam mata pelajaran Pendidikan Kewarganegaraan.  Penelitian ini menggunakan metode deskriptif dengan bentuk penelitian survey. Penelitian dilakukan di SMA Negeri 1 Sanggau Kabupaten Sanggau. Sumber data yang digunakan dalam penelitian ini terdiri dari guru Pendidikan Kewarganegaraan, siswa kelas XI IPS 1, 2, dan 3, dan Waka Kuriklum. Teknik pengumpulan data dalam penelitian ini menggunakan teknik komunikasi langsung, teknik observasi langsung, dan teknik studi dokumenter.  Alat pengumpulan data dalam penelitian ini menggunakan panduan obsevasi, panduan wawancara, dan dokumen. Validitas data menggunakan triangulansi, bahan refrensi, dan member check. Analisa data menggunakan data reduction, data disple, dan conclusion drawing/ verifcation. Hasil penelitian berdasarkan analisa data yang dilakukan peneliti yaitu (1) Peran guru dalam mengembangkan karakterdisiplin pada siswa kelas XI dalam pembelajaran Pendidikan Kewarganegaraan di SMA Negeri 1 Sanggau Kabupaten Sanggau yaitu sebagai pendidik dan motivator, membiasakan siswa menaati peraturan di sekolah, serta menumbuhkan sikap sopan santun dan beretika serta tanggung jawab terhadap siswa, dan memberikan contoh teladan. (2) Upaya guru dalam mengembangkan karakter disiplin pada siswa kelas XI dalam pembelajaran Pendidikan Kewarganegaraan di SMA Negeri 1 Sanggau yaitu keteladanan, pembiasaaan, dan penegakan disiplin. (3) Faktor yang menjadi penghambat dan pendukung guru dalam mengembangkan karakter disiplin pada siswa kelas XI dalam pembelajaran Pendidikan Kewarganegaraan di SMA Negeri 1 Sanggau yang menjadi faktor penghambat yaitu faktor intern seperti watak dan sikap dari seseorang siswa sedangkan faktor ekstern seperti keluarga, maupun lingkungan tempat tinggal dan guru. Faktor pendukung yaitu kegiatan pramuka dan paskibra.","container-title":"Jurnal Pendidikan Kewarganegaraan","DOI":"10.20527/kewarganegaraan.v7i2.4274","ISSN":"2540-8712","issue":"2","language":"in","note":"number: 2","page":"72-79","source":"ppjp.ulm.ac.id","title":"PERAN GURU DALAM MENGEMBANGKAN KARAKTER DISIPLIN PADA SISWA KELAS XI DALAM PEMBELAJARAN PENDIDIKAN KEWARGANEGARAAN","volume":"7","author":[{"literal":"Sulha"},{"literal":"Marsianus Gani"}],"issued":{"date-parts":[["2017",12,15]]}}}],"schema":"https://github.com/citation-style-language/schema/raw/master/csl-citation.json"} </w:instrText>
      </w:r>
      <w:r w:rsidR="006F4605" w:rsidRPr="00E40DD3">
        <w:rPr>
          <w:rFonts w:ascii="Times New Roman" w:hAnsi="Times New Roman" w:cs="Times New Roman"/>
        </w:rPr>
        <w:fldChar w:fldCharType="separate"/>
      </w:r>
      <w:r w:rsidR="006F4605" w:rsidRPr="00E40DD3">
        <w:rPr>
          <w:rFonts w:ascii="Times New Roman" w:hAnsi="Times New Roman" w:cs="Times New Roman"/>
        </w:rPr>
        <w:t>(Sulha dan Marsianus Gani, 2017)</w:t>
      </w:r>
      <w:r w:rsidR="006F4605" w:rsidRPr="00E40DD3">
        <w:rPr>
          <w:rFonts w:ascii="Times New Roman" w:hAnsi="Times New Roman" w:cs="Times New Roman"/>
        </w:rPr>
        <w:fldChar w:fldCharType="end"/>
      </w:r>
      <w:r w:rsidR="006F4605" w:rsidRPr="00E40DD3">
        <w:rPr>
          <w:rFonts w:ascii="Times New Roman" w:hAnsi="Times New Roman" w:cs="Times New Roman"/>
        </w:rPr>
        <w:t xml:space="preserve"> peran guru dalam mengembangkan karakter disiplin pada siswa kelas xi dalam pembelajaran pendi</w:t>
      </w:r>
      <w:r w:rsidR="00FE40D7">
        <w:rPr>
          <w:rFonts w:ascii="Times New Roman" w:hAnsi="Times New Roman" w:cs="Times New Roman"/>
        </w:rPr>
        <w:t>dikan kewarganegaraan men</w:t>
      </w:r>
      <w:r w:rsidR="00FE40D7" w:rsidRPr="00725334">
        <w:rPr>
          <w:rFonts w:ascii="Times New Roman" w:hAnsi="Times New Roman" w:cs="Times New Roman"/>
        </w:rPr>
        <w:t>unjukkan</w:t>
      </w:r>
      <w:r w:rsidR="006F4605" w:rsidRPr="00E40DD3">
        <w:rPr>
          <w:rFonts w:ascii="Times New Roman" w:hAnsi="Times New Roman" w:cs="Times New Roman"/>
        </w:rPr>
        <w:t xml:space="preserve"> </w:t>
      </w:r>
      <w:r w:rsidR="00725334" w:rsidRPr="00725334">
        <w:rPr>
          <w:rFonts w:ascii="Times New Roman" w:hAnsi="Times New Roman" w:cs="Times New Roman"/>
        </w:rPr>
        <w:t xml:space="preserve">bahwa guru </w:t>
      </w:r>
      <w:r w:rsidR="0059239D" w:rsidRPr="00E40DD3">
        <w:rPr>
          <w:rFonts w:ascii="Times New Roman" w:hAnsi="Times New Roman" w:cs="Times New Roman"/>
        </w:rPr>
        <w:t xml:space="preserve">sebagai </w:t>
      </w:r>
      <w:r w:rsidR="00725334" w:rsidRPr="00725334">
        <w:rPr>
          <w:rFonts w:ascii="Times New Roman" w:hAnsi="Times New Roman" w:cs="Times New Roman"/>
        </w:rPr>
        <w:t>pengajar dan inspirator</w:t>
      </w:r>
      <w:r w:rsidR="00FE40D7" w:rsidRPr="00725334">
        <w:rPr>
          <w:rFonts w:ascii="Times New Roman" w:hAnsi="Times New Roman" w:cs="Times New Roman"/>
        </w:rPr>
        <w:t xml:space="preserve">, </w:t>
      </w:r>
      <w:r w:rsidR="00FE40D7" w:rsidRPr="00C00CE5">
        <w:rPr>
          <w:rFonts w:ascii="Times New Roman" w:hAnsi="Times New Roman" w:cs="Times New Roman"/>
        </w:rPr>
        <w:t xml:space="preserve">memungkinkan siswa </w:t>
      </w:r>
      <w:r w:rsidR="00FE40D7">
        <w:rPr>
          <w:rFonts w:ascii="Times New Roman" w:hAnsi="Times New Roman" w:cs="Times New Roman"/>
        </w:rPr>
        <w:t xml:space="preserve">untuk </w:t>
      </w:r>
      <w:r w:rsidR="00FE40D7" w:rsidRPr="00725334">
        <w:rPr>
          <w:rFonts w:ascii="Times New Roman" w:hAnsi="Times New Roman" w:cs="Times New Roman"/>
        </w:rPr>
        <w:t>a</w:t>
      </w:r>
      <w:r w:rsidR="00FE40D7" w:rsidRPr="00C00CE5">
        <w:rPr>
          <w:rFonts w:ascii="Times New Roman" w:hAnsi="Times New Roman" w:cs="Times New Roman"/>
        </w:rPr>
        <w:t>krab dengan mematuhi</w:t>
      </w:r>
      <w:r w:rsidR="00725334" w:rsidRPr="00725334">
        <w:rPr>
          <w:rFonts w:ascii="Times New Roman" w:hAnsi="Times New Roman" w:cs="Times New Roman"/>
        </w:rPr>
        <w:t xml:space="preserve"> aturan yang ada di sekolah,</w:t>
      </w:r>
      <w:r w:rsidR="00FE40D7" w:rsidRPr="00C00CE5">
        <w:rPr>
          <w:rFonts w:ascii="Times New Roman" w:hAnsi="Times New Roman" w:cs="Times New Roman"/>
        </w:rPr>
        <w:t xml:space="preserve"> pengembangan diri dan moralitas, bertanggung jawab terhadap siswa, dan memberi contoh</w:t>
      </w:r>
      <w:r w:rsidR="00725334" w:rsidRPr="00725334">
        <w:rPr>
          <w:rFonts w:ascii="Times New Roman" w:hAnsi="Times New Roman" w:cs="Times New Roman"/>
        </w:rPr>
        <w:t>. D</w:t>
      </w:r>
      <w:r w:rsidR="00442113">
        <w:rPr>
          <w:rFonts w:ascii="Times New Roman" w:hAnsi="Times New Roman" w:cs="Times New Roman"/>
        </w:rPr>
        <w:t xml:space="preserve">engan </w:t>
      </w:r>
      <w:r w:rsidR="00442113" w:rsidRPr="00CF30BC">
        <w:rPr>
          <w:rFonts w:ascii="Times New Roman" w:hAnsi="Times New Roman" w:cs="Times New Roman"/>
        </w:rPr>
        <w:t>keteladanan, pembiasaan</w:t>
      </w:r>
      <w:r w:rsidR="00FE40D7" w:rsidRPr="00C00CE5">
        <w:rPr>
          <w:rFonts w:ascii="Times New Roman" w:hAnsi="Times New Roman" w:cs="Times New Roman"/>
        </w:rPr>
        <w:t xml:space="preserve">, mengembangkan kebiasaan dan </w:t>
      </w:r>
      <w:r w:rsidR="00442113" w:rsidRPr="00CF30BC">
        <w:rPr>
          <w:rFonts w:ascii="Times New Roman" w:hAnsi="Times New Roman" w:cs="Times New Roman"/>
        </w:rPr>
        <w:t xml:space="preserve"> </w:t>
      </w:r>
      <w:r w:rsidR="00FE40D7" w:rsidRPr="00C00CE5">
        <w:rPr>
          <w:rFonts w:ascii="Times New Roman" w:hAnsi="Times New Roman" w:cs="Times New Roman"/>
        </w:rPr>
        <w:t>menegakkan disiplin</w:t>
      </w:r>
      <w:r w:rsidR="00FE40D7" w:rsidRPr="00CF30BC">
        <w:rPr>
          <w:rFonts w:ascii="Times New Roman" w:hAnsi="Times New Roman" w:cs="Times New Roman"/>
        </w:rPr>
        <w:t xml:space="preserve"> </w:t>
      </w:r>
      <w:r w:rsidR="0059239D" w:rsidRPr="00E40DD3">
        <w:rPr>
          <w:rFonts w:ascii="Times New Roman" w:hAnsi="Times New Roman" w:cs="Times New Roman"/>
        </w:rPr>
        <w:t xml:space="preserve">. </w:t>
      </w:r>
      <w:r w:rsidR="00725334" w:rsidRPr="00725334">
        <w:rPr>
          <w:rFonts w:ascii="Times New Roman" w:hAnsi="Times New Roman" w:cs="Times New Roman"/>
        </w:rPr>
        <w:t xml:space="preserve">Adapun faktor penghambat </w:t>
      </w:r>
      <w:r w:rsidR="00442113" w:rsidRPr="00C00CE5">
        <w:rPr>
          <w:rFonts w:ascii="Times New Roman" w:hAnsi="Times New Roman" w:cs="Times New Roman"/>
        </w:rPr>
        <w:t>guru untuk menumbuhkan disiplin diri siswa adalah faktor internal seperti karakter dan sikap siswa</w:t>
      </w:r>
      <w:r w:rsidR="00725334">
        <w:rPr>
          <w:rFonts w:ascii="Times New Roman" w:hAnsi="Times New Roman" w:cs="Times New Roman"/>
          <w:lang w:val="en-US"/>
        </w:rPr>
        <w:t>.</w:t>
      </w:r>
    </w:p>
    <w:p w:rsidR="00586627" w:rsidRPr="00E40DD3" w:rsidRDefault="00586627" w:rsidP="00442113">
      <w:pPr>
        <w:pStyle w:val="BodyText"/>
        <w:tabs>
          <w:tab w:val="left" w:pos="426"/>
        </w:tabs>
        <w:spacing w:after="0"/>
        <w:ind w:firstLine="567"/>
        <w:jc w:val="both"/>
        <w:rPr>
          <w:rFonts w:ascii="Times New Roman" w:hAnsi="Times New Roman" w:cs="Times New Roman"/>
        </w:rPr>
      </w:pPr>
      <w:r w:rsidRPr="00E40DD3">
        <w:rPr>
          <w:rFonts w:ascii="Times New Roman" w:hAnsi="Times New Roman" w:cs="Times New Roman"/>
        </w:rPr>
        <w:t xml:space="preserve">Penelitian dari </w:t>
      </w:r>
      <w:r w:rsidRPr="00E40DD3">
        <w:rPr>
          <w:rFonts w:ascii="Times New Roman" w:hAnsi="Times New Roman" w:cs="Times New Roman"/>
        </w:rPr>
        <w:fldChar w:fldCharType="begin"/>
      </w:r>
      <w:r w:rsidR="00EE58D5">
        <w:rPr>
          <w:rFonts w:ascii="Times New Roman" w:hAnsi="Times New Roman" w:cs="Times New Roman"/>
        </w:rPr>
        <w:instrText xml:space="preserve"> ADDIN ZOTERO_ITEM CSL_CITATION {"citationID":"oCxarWhJ","properties":{"formattedCitation":"(Salouw, Suharno, dan Talapessy 2020a)","plainCitation":"(Salouw, Suharno, dan Talapessy 2020a)","dontUpdate":true,"noteIndex":0},"citationItems":[{"id":264,"uris":["http://zotero.org/users/9242504/items/ETY8UUX3"],"itemData":{"id":264,"type":"article-journal","abstract":"ABSTRACTThe purpose of this study was to revealed the role of the teacher in improving the character of discipline in order to realized students' personal resilience through learning Pancasila and Citizenship Education at SMA 1 Wonreli. student personal resilience. This research was a case study with a qualitative approach. This research was conducted in SMA 1 Wonreli Maluku Barat Daya (MBD). Data collection techniques in this study used three methods, namely, observation, interviews, and documentation. The results of this study were 1) The role of teachers in enhancing the character of discipline to created student personal resilience was the right way to instilled character values in the younger generation in order to created a generation with character and integrity. 2) Teachers always emphasized students to be disciplined and had good personalities in facing challenges and obstacles that weakened personal resilience, arriving at school on time, not cheating, wearing uniforms according to prescribed rules, obeying in words and actions. 3) In improving the character of discipline to created student personal resilience or fostering student character was the main alternative in producing students who were in accordance with the values of Pancasila.ABSTRAKTujuan penelitian ini adalah untuk mengungkapkan peran guru dalam meningkatkan karakter disiplin demi untuk mewujudkan ketahanan pribadi siswa melalui pembelajaran Pendidikan Pancasila dan Kewarganegaraan di SMA 1 Wonreli, Kendala apa saja yang di hadapi dalam menigkatkan karakter disiplin siswa, upaya yang digunakan dalam menigkatkan disiplin siswa untuk mewujudkn ketahanan pribadi siswa.Penelitian ini merupakan studi kasus dengan pendekatan kualitatif. Penelitian ini dilaksanakan di sekolah SMA 1 Wonreli Maluku Barat Daya (MBD). Teknik pengumpulan data dalam penelitian ini mengunakan tiga cara yaitu, observasi, wawancara, dan dokumentasi.Hasil dari penelitian ini adalah 1) Peran guru dalam meningkatkan karakter disiplin untuk mewujudkan ketahanan pribadi siswa merupakan cara yang tepat untuk menanamkan nilai-nilai karakter pada generasi muda demi untuk menciptakan generasi yang berkarakter dan berintegritas. 2) Guru selalu menekankan kepada siswa untuk berdisiplin dan berkepribadian baik dalam menghadapi tantangan dan hambatan yang melemahkan ketahanan pribadi, datang di sekolah tepat waktu., tidak mencontek, memakai seragam sesuai aturan yang ditentukan, taat dalam perkataan dan tindakan. 3) Dalam meningkatkan karakter disiplin untuk mewujudkan ketahanan pribadi siswa atau membina karakter siswa merupakan alternatif utama dalam menghasilkan peserta didik yang sesuai dengan nilai-nilai Pancasila.","container-title":"Jurnal Ketahanan Nasional","DOI":"10.22146/jkn.61168","ISSN":"2527-9688","issue":"3","language":"en","note":"number: 3","page":"380-398","source":"journal.ugm.ac.id","title":"Peran Guru Dalam Meningkatkan Karakter Disiplin Untuk Mewujudkan Ketahanan Pribadi Siswa Melalui Pembelajaran PPKn (Studi Kasus Di SMA 1 Wonreli Maluku Barat Daya)","volume":"26","author":[{"family":"Salouw","given":"Joniel Hendrik"},{"family":"Suharno","given":"Suharno Suharno"},{"family":"Talapessy","given":"Rostin"}],"issued":{"date-parts":[["2020",12,31]]}}}],"schema":"https://github.com/citation-style-language/schema/raw/master/csl-citation.json"} </w:instrText>
      </w:r>
      <w:r w:rsidRPr="00E40DD3">
        <w:rPr>
          <w:rFonts w:ascii="Times New Roman" w:hAnsi="Times New Roman" w:cs="Times New Roman"/>
        </w:rPr>
        <w:fldChar w:fldCharType="separate"/>
      </w:r>
      <w:r w:rsidRPr="00E40DD3">
        <w:rPr>
          <w:rFonts w:ascii="Times New Roman" w:hAnsi="Times New Roman" w:cs="Times New Roman"/>
        </w:rPr>
        <w:t>(Salouw, Suharno, dan Talapessy,  2020)</w:t>
      </w:r>
      <w:r w:rsidRPr="00E40DD3">
        <w:rPr>
          <w:rFonts w:ascii="Times New Roman" w:hAnsi="Times New Roman" w:cs="Times New Roman"/>
        </w:rPr>
        <w:fldChar w:fldCharType="end"/>
      </w:r>
      <w:r w:rsidR="009F6DD2">
        <w:rPr>
          <w:rFonts w:ascii="Times New Roman" w:hAnsi="Times New Roman" w:cs="Times New Roman"/>
        </w:rPr>
        <w:t xml:space="preserve"> </w:t>
      </w:r>
      <w:r w:rsidR="009F6DD2">
        <w:rPr>
          <w:rFonts w:ascii="Times New Roman" w:hAnsi="Times New Roman" w:cs="Times New Roman"/>
          <w:lang w:val="en-US"/>
        </w:rPr>
        <w:t>mengatakan bahwa t</w:t>
      </w:r>
      <w:r w:rsidRPr="00E40DD3">
        <w:rPr>
          <w:rFonts w:ascii="Times New Roman" w:hAnsi="Times New Roman" w:cs="Times New Roman"/>
        </w:rPr>
        <w:t xml:space="preserve">ugas pendidik dalam mengembangkan kepribadian disiplin untuk memahami keluwesan siswa sendiri adalah </w:t>
      </w:r>
      <w:r w:rsidR="009F6DD2">
        <w:rPr>
          <w:rFonts w:ascii="Times New Roman" w:hAnsi="Times New Roman" w:cs="Times New Roman"/>
          <w:lang w:val="en-US"/>
        </w:rPr>
        <w:t xml:space="preserve">dengan </w:t>
      </w:r>
      <w:r w:rsidRPr="00E40DD3">
        <w:rPr>
          <w:rFonts w:ascii="Times New Roman" w:hAnsi="Times New Roman" w:cs="Times New Roman"/>
        </w:rPr>
        <w:t>menanamkan nilai-nilai karakter di usia yang lebih muda untuk menjadikan usia</w:t>
      </w:r>
      <w:r w:rsidR="009F6DD2">
        <w:rPr>
          <w:rFonts w:ascii="Times New Roman" w:hAnsi="Times New Roman" w:cs="Times New Roman"/>
        </w:rPr>
        <w:t xml:space="preserve"> yang berkarakter dan jujur.</w:t>
      </w:r>
      <w:r w:rsidR="009F6DD2">
        <w:rPr>
          <w:rFonts w:ascii="Times New Roman" w:hAnsi="Times New Roman" w:cs="Times New Roman"/>
          <w:lang w:val="en-US"/>
        </w:rPr>
        <w:t xml:space="preserve"> </w:t>
      </w:r>
      <w:r w:rsidRPr="00E40DD3">
        <w:rPr>
          <w:rFonts w:ascii="Times New Roman" w:hAnsi="Times New Roman" w:cs="Times New Roman"/>
        </w:rPr>
        <w:t>Pendidik umumnya memberikan siswa untuk fokus dan memiliki karakter yang baik dalam menghadapi gerakan dan perlindungan dari keserbagunaan individu, datang ke sekolah yang tepat, tidak menyontek, mengenakan pakaian sesuai pedoman, memat</w:t>
      </w:r>
      <w:r w:rsidR="009F6DD2">
        <w:rPr>
          <w:rFonts w:ascii="Times New Roman" w:hAnsi="Times New Roman" w:cs="Times New Roman"/>
        </w:rPr>
        <w:t>uhi pernyataan dan kegiatan.</w:t>
      </w:r>
      <w:r w:rsidR="009F6DD2">
        <w:rPr>
          <w:rFonts w:ascii="Times New Roman" w:hAnsi="Times New Roman" w:cs="Times New Roman"/>
          <w:lang w:val="en-US"/>
        </w:rPr>
        <w:t xml:space="preserve"> </w:t>
      </w:r>
      <w:r w:rsidRPr="00E40DD3">
        <w:rPr>
          <w:rFonts w:ascii="Times New Roman" w:hAnsi="Times New Roman" w:cs="Times New Roman"/>
        </w:rPr>
        <w:t>Dalam mengembangkan kepribadian disiplin untuk memahami kepandaian siswa sendiri atau menumbuhkan karakter siswa, pilihan mendasar dalam melahirkan siswa adalah sesuai dengan kelebihan Pancasila.</w:t>
      </w:r>
    </w:p>
    <w:p w:rsidR="0053554E" w:rsidRPr="00E40DD3" w:rsidRDefault="00D013C7" w:rsidP="00B91163">
      <w:pPr>
        <w:pStyle w:val="BodyText"/>
        <w:tabs>
          <w:tab w:val="left" w:pos="426"/>
        </w:tabs>
        <w:spacing w:after="0"/>
        <w:ind w:firstLine="567"/>
        <w:jc w:val="both"/>
        <w:rPr>
          <w:rFonts w:ascii="Times New Roman" w:hAnsi="Times New Roman" w:cs="Times New Roman"/>
        </w:rPr>
      </w:pPr>
      <w:r w:rsidRPr="00E40DD3">
        <w:rPr>
          <w:rFonts w:ascii="Times New Roman" w:hAnsi="Times New Roman" w:cs="Times New Roman"/>
        </w:rPr>
        <w:t>Berdasarka</w:t>
      </w:r>
      <w:r w:rsidR="005201DF">
        <w:rPr>
          <w:rFonts w:ascii="Times New Roman" w:hAnsi="Times New Roman" w:cs="Times New Roman"/>
        </w:rPr>
        <w:t xml:space="preserve">n latar belakang diatas, </w:t>
      </w:r>
      <w:r w:rsidR="00725334">
        <w:rPr>
          <w:rFonts w:ascii="Times New Roman" w:hAnsi="Times New Roman" w:cs="Times New Roman"/>
          <w:lang w:val="en-US"/>
        </w:rPr>
        <w:t>penelitian</w:t>
      </w:r>
      <w:r w:rsidR="00E15590">
        <w:rPr>
          <w:rFonts w:ascii="Times New Roman" w:hAnsi="Times New Roman" w:cs="Times New Roman"/>
          <w:lang w:val="en-US"/>
        </w:rPr>
        <w:t xml:space="preserve"> ini</w:t>
      </w:r>
      <w:r w:rsidR="00725334">
        <w:rPr>
          <w:rFonts w:ascii="Times New Roman" w:hAnsi="Times New Roman" w:cs="Times New Roman"/>
          <w:lang w:val="en-US"/>
        </w:rPr>
        <w:t xml:space="preserve"> menunjukkan didikan yang baik dari guru</w:t>
      </w:r>
      <w:r w:rsidR="00E15590">
        <w:rPr>
          <w:rFonts w:ascii="Times New Roman" w:hAnsi="Times New Roman" w:cs="Times New Roman"/>
          <w:lang w:val="en-US"/>
        </w:rPr>
        <w:t xml:space="preserve"> yaitu </w:t>
      </w:r>
      <w:r w:rsidR="00725334">
        <w:rPr>
          <w:rFonts w:ascii="Times New Roman" w:hAnsi="Times New Roman" w:cs="Times New Roman"/>
          <w:lang w:val="en-US"/>
        </w:rPr>
        <w:t xml:space="preserve"> mampu meningkatkan kedisiplinan </w:t>
      </w:r>
      <w:r w:rsidRPr="00E40DD3">
        <w:rPr>
          <w:rFonts w:ascii="Times New Roman" w:hAnsi="Times New Roman" w:cs="Times New Roman"/>
        </w:rPr>
        <w:t>di MI Miftahul Alim Habau</w:t>
      </w:r>
      <w:r w:rsidR="00725334">
        <w:rPr>
          <w:rFonts w:ascii="Times New Roman" w:hAnsi="Times New Roman" w:cs="Times New Roman"/>
        </w:rPr>
        <w:t xml:space="preserve">. </w:t>
      </w:r>
      <w:proofErr w:type="gramStart"/>
      <w:r w:rsidR="00725334">
        <w:rPr>
          <w:rFonts w:ascii="Times New Roman" w:hAnsi="Times New Roman" w:cs="Times New Roman"/>
          <w:lang w:val="en-US"/>
        </w:rPr>
        <w:t>Lingkup pada penelitian ini berfokus pada guru</w:t>
      </w:r>
      <w:r w:rsidRPr="00E40DD3">
        <w:rPr>
          <w:rFonts w:ascii="Times New Roman" w:hAnsi="Times New Roman" w:cs="Times New Roman"/>
        </w:rPr>
        <w:t xml:space="preserve"> dan Sebagian Siswa MI Miftahul Alim Habau.</w:t>
      </w:r>
      <w:proofErr w:type="gramEnd"/>
      <w:r w:rsidR="00882FF8" w:rsidRPr="00E40DD3">
        <w:rPr>
          <w:rFonts w:ascii="Times New Roman" w:hAnsi="Times New Roman" w:cs="Times New Roman"/>
        </w:rPr>
        <w:t xml:space="preserve"> </w:t>
      </w:r>
      <w:r w:rsidR="00A46B08" w:rsidRPr="00E40DD3">
        <w:rPr>
          <w:rFonts w:ascii="Times New Roman" w:hAnsi="Times New Roman" w:cs="Times New Roman"/>
        </w:rPr>
        <w:t>Pe</w:t>
      </w:r>
      <w:r w:rsidR="00725334">
        <w:rPr>
          <w:rFonts w:ascii="Times New Roman" w:hAnsi="Times New Roman" w:cs="Times New Roman"/>
        </w:rPr>
        <w:t>nelitian ini memberikan manfaat</w:t>
      </w:r>
      <w:r w:rsidR="00725334">
        <w:rPr>
          <w:rFonts w:ascii="Times New Roman" w:hAnsi="Times New Roman" w:cs="Times New Roman"/>
          <w:lang w:val="en-US"/>
        </w:rPr>
        <w:t xml:space="preserve"> </w:t>
      </w:r>
      <w:r w:rsidR="00A46B08" w:rsidRPr="00E40DD3">
        <w:rPr>
          <w:rFonts w:ascii="Times New Roman" w:hAnsi="Times New Roman" w:cs="Times New Roman"/>
        </w:rPr>
        <w:t xml:space="preserve">teoristis </w:t>
      </w:r>
      <w:r w:rsidR="00725334">
        <w:rPr>
          <w:rFonts w:ascii="Times New Roman" w:hAnsi="Times New Roman" w:cs="Times New Roman"/>
          <w:lang w:val="en-US"/>
        </w:rPr>
        <w:t xml:space="preserve">untuk menumbuhkan pengetahuan akan pentingnya </w:t>
      </w:r>
      <w:r w:rsidR="00B91163">
        <w:rPr>
          <w:rFonts w:ascii="Times New Roman" w:hAnsi="Times New Roman" w:cs="Times New Roman"/>
          <w:lang w:val="en-US"/>
        </w:rPr>
        <w:t>peran guru untuk meningkatkan karakter kedisiplinan peserta didik</w:t>
      </w:r>
      <w:r w:rsidR="005201DF">
        <w:rPr>
          <w:rFonts w:ascii="Times New Roman" w:hAnsi="Times New Roman" w:cs="Times New Roman"/>
        </w:rPr>
        <w:t xml:space="preserve">. Manfaat praktis </w:t>
      </w:r>
      <w:r w:rsidR="005201DF" w:rsidRPr="00B91163">
        <w:rPr>
          <w:rFonts w:ascii="Times New Roman" w:hAnsi="Times New Roman" w:cs="Times New Roman"/>
        </w:rPr>
        <w:t xml:space="preserve">dalam </w:t>
      </w:r>
      <w:r w:rsidR="005201DF">
        <w:rPr>
          <w:rFonts w:ascii="Times New Roman" w:hAnsi="Times New Roman" w:cs="Times New Roman"/>
        </w:rPr>
        <w:t xml:space="preserve"> penelitian ini </w:t>
      </w:r>
      <w:r w:rsidR="00B91163" w:rsidRPr="00B91163">
        <w:rPr>
          <w:rFonts w:ascii="Times New Roman" w:hAnsi="Times New Roman" w:cs="Times New Roman"/>
        </w:rPr>
        <w:t>digunakan sebagai edukasi, bahan pustaka dan sarana pengembangan wawasan keilmuan.</w:t>
      </w:r>
    </w:p>
    <w:p w:rsidR="007674DC" w:rsidRPr="00E40DD3" w:rsidRDefault="007674DC" w:rsidP="007674DC">
      <w:pPr>
        <w:pStyle w:val="BodyText"/>
        <w:tabs>
          <w:tab w:val="left" w:pos="426"/>
        </w:tabs>
        <w:spacing w:after="0"/>
        <w:jc w:val="both"/>
        <w:rPr>
          <w:rFonts w:ascii="Times New Roman" w:hAnsi="Times New Roman" w:cs="Times New Roman"/>
        </w:rPr>
      </w:pPr>
    </w:p>
    <w:p w:rsidR="00C35E20" w:rsidRPr="00E40DD3" w:rsidRDefault="006E5C53" w:rsidP="006E5C53">
      <w:pPr>
        <w:pStyle w:val="Heading1"/>
        <w:numPr>
          <w:ilvl w:val="0"/>
          <w:numId w:val="0"/>
        </w:numPr>
        <w:spacing w:before="0" w:after="120" w:line="276" w:lineRule="auto"/>
        <w:jc w:val="both"/>
        <w:rPr>
          <w:b/>
          <w:sz w:val="22"/>
          <w:szCs w:val="22"/>
          <w:lang w:val="id-ID"/>
        </w:rPr>
      </w:pPr>
      <w:r w:rsidRPr="00E40DD3">
        <w:rPr>
          <w:b/>
          <w:sz w:val="22"/>
          <w:szCs w:val="22"/>
          <w:lang w:val="id-ID"/>
        </w:rPr>
        <w:t>METODE</w:t>
      </w:r>
    </w:p>
    <w:p w:rsidR="00217A99" w:rsidRPr="00E40DD3" w:rsidRDefault="00B30E74" w:rsidP="00035B3D">
      <w:pPr>
        <w:pStyle w:val="BodyText"/>
        <w:tabs>
          <w:tab w:val="left" w:pos="426"/>
        </w:tabs>
        <w:spacing w:after="240"/>
        <w:ind w:firstLine="567"/>
        <w:jc w:val="both"/>
        <w:rPr>
          <w:rFonts w:ascii="Times New Roman" w:hAnsi="Times New Roman" w:cs="Times New Roman"/>
        </w:rPr>
      </w:pPr>
      <w:r w:rsidRPr="00E40DD3">
        <w:rPr>
          <w:rFonts w:ascii="Times New Roman" w:hAnsi="Times New Roman" w:cs="Times New Roman"/>
        </w:rPr>
        <w:t xml:space="preserve">Adapun </w:t>
      </w:r>
      <w:r w:rsidR="00035B3D">
        <w:rPr>
          <w:rFonts w:ascii="Times New Roman" w:hAnsi="Times New Roman" w:cs="Times New Roman"/>
        </w:rPr>
        <w:t xml:space="preserve">dalam penelitian ini </w:t>
      </w:r>
      <w:r w:rsidR="00035B3D">
        <w:rPr>
          <w:rFonts w:ascii="Times New Roman" w:hAnsi="Times New Roman" w:cs="Times New Roman"/>
          <w:lang w:val="en-US"/>
        </w:rPr>
        <w:t>menggunakan</w:t>
      </w:r>
      <w:r w:rsidRPr="00E40DD3">
        <w:rPr>
          <w:rFonts w:ascii="Times New Roman" w:hAnsi="Times New Roman" w:cs="Times New Roman"/>
        </w:rPr>
        <w:t xml:space="preserve"> metode kualitatif dengan jenis penelitian deskriptif. Penelitian kualitatif </w:t>
      </w:r>
      <w:r w:rsidR="00036188" w:rsidRPr="00E40DD3">
        <w:rPr>
          <w:rFonts w:ascii="Times New Roman" w:hAnsi="Times New Roman" w:cs="Times New Roman"/>
        </w:rPr>
        <w:t xml:space="preserve">deskriptif </w:t>
      </w:r>
      <w:r w:rsidRPr="00E40DD3">
        <w:rPr>
          <w:rFonts w:ascii="Times New Roman" w:hAnsi="Times New Roman" w:cs="Times New Roman"/>
        </w:rPr>
        <w:t xml:space="preserve">bertujuan untuk memahami fenomena dari perspektif aktor, konteks sosial dan kelembagaan, dengan tujuan utama menjelaskan masalah tetapi menghasilkan generalisasi </w:t>
      </w:r>
      <w:r w:rsidRPr="00E40DD3">
        <w:rPr>
          <w:rFonts w:ascii="Times New Roman" w:hAnsi="Times New Roman" w:cs="Times New Roman"/>
        </w:rPr>
        <w:fldChar w:fldCharType="begin"/>
      </w:r>
      <w:r w:rsidRPr="00E40DD3">
        <w:rPr>
          <w:rFonts w:ascii="Times New Roman" w:hAnsi="Times New Roman" w:cs="Times New Roman"/>
        </w:rPr>
        <w:instrText xml:space="preserve"> ADDIN ZOTERO_ITEM CSL_CITATION {"citationID":"lhGCUOsm","properties":{"formattedCitation":"(Albi Anggito dan Johan Setiawan 2018)","plainCitation":"(Albi Anggito dan Johan Setiawan 2018)","dontUpdate":true,"noteIndex":0},"citationItems":[{"id":131,"uris":["http://zotero.org/users/9242504/items/HN42XRCM"],"itemData":{"id":131,"type":"book","abstract":"Metodologi penelitian ialah ilmu yang mengupas tentang metode-metode  penelitian ilmu tentang alat-alat dalam penelitian. Metodologi  penelitian membahas konsep teoretis dari berbagai metode, baik dari segi  kelebihan maupun kekurangan, yang dalam karya tulis ilmiah itu nantinya  dilanjutkan dengan pemilihan metode yang akan digunakan. Metodologi  penelitian dibagi menjadi dua cabang, yaitu metodologi penelitian  kuantitatif dan metodologi penelitian kualitatif. Dalam buku ini  memfokuskan dalam metodologi penelitian kualitatif, yaitu metode  penelitian yang berlandaskan pada filsafat post positivisme, digunakan  untuk meneliti pada kondisi obyek yang alamiah, (sebagai lawannya  eksperimen) di mana peneliti adalah sebagai instrumen kunci, pengambilan  sampel sumber data dilakukan secara purposive dan snowball,  teknik pengumpulan dengan triangulasi (gabungan), analisis data  bersifat induktif/kualitaif, dan hasil penelitian kualitatif lebih  menekankan makna dari pada generalisasi. Karena metode penelitian kualitatif merupakan penelitian yang  bermaksud untuk memahami fenomena tentang apa yang dialami oleh subjek  penelitian misalnya persepsi, motivasi, tindakan, dan lain-lain secara  holistik, dengan cara deskripsi dalam bentuk kata-kata bahasa, pada  suatu konteks khusus yang alamiah dan dengan memanfaatkan berbagai  metode ilmiah. Metode penelitian kualitatif muncul karena terjadi  perubahan paradigma dalam memandang suatu fenomena atau realitas atau  gejala. Dalam penggunaan metode penelitian kualitatif, maka perlu untuk  memahami tentang metode tersebut.","ISBN":"978-602-474-392-5","language":"id","note":"Google-Books-ID: 59V8DwAAQBAJ","number-of-pages":"270","publisher":"CV Jejak (Jejak Publisher)","source":"Google Books","title":"Metodologi penelitian kualitatif","author":[{"literal":"Albi Anggito"},{"literal":"Johan Setiawan"}],"issued":{"date-parts":[["2018",9,14]]}}}],"schema":"https://github.com/citation-style-language/schema/raw/master/csl-citation.json"} </w:instrText>
      </w:r>
      <w:r w:rsidRPr="00E40DD3">
        <w:rPr>
          <w:rFonts w:ascii="Times New Roman" w:hAnsi="Times New Roman" w:cs="Times New Roman"/>
        </w:rPr>
        <w:fldChar w:fldCharType="separate"/>
      </w:r>
      <w:r w:rsidRPr="00E40DD3">
        <w:rPr>
          <w:rFonts w:ascii="Times New Roman" w:hAnsi="Times New Roman" w:cs="Times New Roman"/>
        </w:rPr>
        <w:t>(Albi Anggito dan Johan Setiawan, 2018)</w:t>
      </w:r>
      <w:r w:rsidRPr="00E40DD3">
        <w:rPr>
          <w:rFonts w:ascii="Times New Roman" w:hAnsi="Times New Roman" w:cs="Times New Roman"/>
        </w:rPr>
        <w:fldChar w:fldCharType="end"/>
      </w:r>
      <w:r w:rsidRPr="00E40DD3">
        <w:rPr>
          <w:rFonts w:ascii="Times New Roman" w:hAnsi="Times New Roman" w:cs="Times New Roman"/>
        </w:rPr>
        <w:t>.</w:t>
      </w:r>
      <w:r w:rsidR="00AA798E" w:rsidRPr="00E40DD3">
        <w:rPr>
          <w:rFonts w:ascii="Times New Roman" w:hAnsi="Times New Roman" w:cs="Times New Roman"/>
        </w:rPr>
        <w:t xml:space="preserve"> </w:t>
      </w:r>
      <w:r w:rsidR="00B91163" w:rsidRPr="00B91163">
        <w:rPr>
          <w:rFonts w:ascii="Times New Roman" w:hAnsi="Times New Roman" w:cs="Times New Roman"/>
        </w:rPr>
        <w:t>Peneliti menggambarkan tentang sebuah kejadian yang terjadi dalam masyarakat</w:t>
      </w:r>
      <w:r w:rsidR="00B91163">
        <w:rPr>
          <w:rFonts w:ascii="Times New Roman" w:hAnsi="Times New Roman" w:cs="Times New Roman"/>
        </w:rPr>
        <w:t xml:space="preserve"> terutama pada lingkup sekolah</w:t>
      </w:r>
      <w:r w:rsidR="00B91163" w:rsidRPr="00B91163">
        <w:rPr>
          <w:rFonts w:ascii="Times New Roman" w:hAnsi="Times New Roman" w:cs="Times New Roman"/>
        </w:rPr>
        <w:t xml:space="preserve"> d</w:t>
      </w:r>
      <w:r w:rsidR="00B91163">
        <w:rPr>
          <w:rFonts w:ascii="Times New Roman" w:hAnsi="Times New Roman" w:cs="Times New Roman"/>
        </w:rPr>
        <w:t>engan cara mengembangka</w:t>
      </w:r>
      <w:r w:rsidR="00B91163" w:rsidRPr="00B91163">
        <w:rPr>
          <w:rFonts w:ascii="Times New Roman" w:hAnsi="Times New Roman" w:cs="Times New Roman"/>
        </w:rPr>
        <w:t>n</w:t>
      </w:r>
      <w:r w:rsidR="004F330D" w:rsidRPr="00B91163">
        <w:rPr>
          <w:rFonts w:ascii="Times New Roman" w:hAnsi="Times New Roman" w:cs="Times New Roman"/>
        </w:rPr>
        <w:t xml:space="preserve"> </w:t>
      </w:r>
      <w:r w:rsidR="00B91163" w:rsidRPr="00B91163">
        <w:rPr>
          <w:rFonts w:ascii="Times New Roman" w:hAnsi="Times New Roman" w:cs="Times New Roman"/>
        </w:rPr>
        <w:t xml:space="preserve">cara kerja </w:t>
      </w:r>
      <w:r w:rsidR="004F330D" w:rsidRPr="00B91163">
        <w:rPr>
          <w:rFonts w:ascii="Times New Roman" w:hAnsi="Times New Roman" w:cs="Times New Roman"/>
        </w:rPr>
        <w:t xml:space="preserve">pendidik </w:t>
      </w:r>
      <w:r w:rsidR="00AA798E" w:rsidRPr="00E40DD3">
        <w:rPr>
          <w:rFonts w:ascii="Times New Roman" w:hAnsi="Times New Roman" w:cs="Times New Roman"/>
        </w:rPr>
        <w:t>dal</w:t>
      </w:r>
      <w:r w:rsidR="004F330D">
        <w:rPr>
          <w:rFonts w:ascii="Times New Roman" w:hAnsi="Times New Roman" w:cs="Times New Roman"/>
        </w:rPr>
        <w:t>am meningkatkan k</w:t>
      </w:r>
      <w:r w:rsidR="004F330D" w:rsidRPr="00B91163">
        <w:rPr>
          <w:rFonts w:ascii="Times New Roman" w:hAnsi="Times New Roman" w:cs="Times New Roman"/>
        </w:rPr>
        <w:t>ed</w:t>
      </w:r>
      <w:r w:rsidR="00AA798E" w:rsidRPr="00E40DD3">
        <w:rPr>
          <w:rFonts w:ascii="Times New Roman" w:hAnsi="Times New Roman" w:cs="Times New Roman"/>
        </w:rPr>
        <w:t>isiplin</w:t>
      </w:r>
      <w:r w:rsidR="004F330D" w:rsidRPr="00B91163">
        <w:rPr>
          <w:rFonts w:ascii="Times New Roman" w:hAnsi="Times New Roman" w:cs="Times New Roman"/>
        </w:rPr>
        <w:t xml:space="preserve">an </w:t>
      </w:r>
      <w:r w:rsidR="00AA798E" w:rsidRPr="00E40DD3">
        <w:rPr>
          <w:rFonts w:ascii="Times New Roman" w:hAnsi="Times New Roman" w:cs="Times New Roman"/>
        </w:rPr>
        <w:t xml:space="preserve">siswa di MI Miftahul Alim Habau. </w:t>
      </w:r>
      <w:proofErr w:type="gramStart"/>
      <w:r w:rsidR="004F330D">
        <w:rPr>
          <w:rFonts w:ascii="Times New Roman" w:hAnsi="Times New Roman" w:cs="Times New Roman"/>
          <w:lang w:val="en-US"/>
        </w:rPr>
        <w:t>Prosedur</w:t>
      </w:r>
      <w:r w:rsidR="004F330D">
        <w:rPr>
          <w:rFonts w:ascii="Times New Roman" w:hAnsi="Times New Roman" w:cs="Times New Roman"/>
        </w:rPr>
        <w:t xml:space="preserve"> pengumpulan data</w:t>
      </w:r>
      <w:r w:rsidR="004F330D">
        <w:rPr>
          <w:rFonts w:ascii="Times New Roman" w:hAnsi="Times New Roman" w:cs="Times New Roman"/>
          <w:lang w:val="en-US"/>
        </w:rPr>
        <w:t xml:space="preserve"> dengan </w:t>
      </w:r>
      <w:r w:rsidR="00217A99" w:rsidRPr="00E40DD3">
        <w:rPr>
          <w:rFonts w:ascii="Times New Roman" w:hAnsi="Times New Roman" w:cs="Times New Roman"/>
        </w:rPr>
        <w:t>observasi, wawancara dan dokumentasi</w:t>
      </w:r>
      <w:r w:rsidR="004F330D">
        <w:rPr>
          <w:rFonts w:ascii="Times New Roman" w:hAnsi="Times New Roman" w:cs="Times New Roman"/>
        </w:rPr>
        <w:t xml:space="preserve"> yang mana subjeknya</w:t>
      </w:r>
      <w:r w:rsidR="0059242E" w:rsidRPr="00E40DD3">
        <w:rPr>
          <w:rFonts w:ascii="Times New Roman" w:hAnsi="Times New Roman" w:cs="Times New Roman"/>
        </w:rPr>
        <w:t xml:space="preserve"> guru di MI MIftahul Alim Habau</w:t>
      </w:r>
      <w:r w:rsidR="00B22ECE" w:rsidRPr="00E40DD3">
        <w:rPr>
          <w:rFonts w:ascii="Times New Roman" w:hAnsi="Times New Roman" w:cs="Times New Roman"/>
        </w:rPr>
        <w:t>.</w:t>
      </w:r>
      <w:proofErr w:type="gramEnd"/>
      <w:r w:rsidR="00B22ECE" w:rsidRPr="00E40DD3">
        <w:rPr>
          <w:rFonts w:ascii="Times New Roman" w:hAnsi="Times New Roman" w:cs="Times New Roman"/>
        </w:rPr>
        <w:t xml:space="preserve"> </w:t>
      </w:r>
      <w:r w:rsidR="00217A99" w:rsidRPr="00E40DD3">
        <w:rPr>
          <w:rFonts w:ascii="Times New Roman" w:hAnsi="Times New Roman" w:cs="Times New Roman"/>
        </w:rPr>
        <w:t>Menurut Milles dan Huberman te</w:t>
      </w:r>
      <w:r w:rsidR="0089489A" w:rsidRPr="00E40DD3">
        <w:rPr>
          <w:rFonts w:ascii="Times New Roman" w:hAnsi="Times New Roman" w:cs="Times New Roman"/>
        </w:rPr>
        <w:t xml:space="preserve">knik analisis data menggunakan </w:t>
      </w:r>
      <w:r w:rsidR="00217A99" w:rsidRPr="00E40DD3">
        <w:rPr>
          <w:rFonts w:ascii="Times New Roman" w:hAnsi="Times New Roman" w:cs="Times New Roman"/>
        </w:rPr>
        <w:t>reduksi d</w:t>
      </w:r>
      <w:r w:rsidR="0089489A" w:rsidRPr="00E40DD3">
        <w:rPr>
          <w:rFonts w:ascii="Times New Roman" w:hAnsi="Times New Roman" w:cs="Times New Roman"/>
        </w:rPr>
        <w:t xml:space="preserve">ata, penyajian data, dan penarikan </w:t>
      </w:r>
      <w:r w:rsidR="00217A99" w:rsidRPr="00E40DD3">
        <w:rPr>
          <w:rFonts w:ascii="Times New Roman" w:hAnsi="Times New Roman" w:cs="Times New Roman"/>
        </w:rPr>
        <w:t xml:space="preserve"> </w:t>
      </w:r>
      <w:r w:rsidR="0016039C" w:rsidRPr="00E40DD3">
        <w:rPr>
          <w:rFonts w:ascii="Times New Roman" w:hAnsi="Times New Roman" w:cs="Times New Roman"/>
        </w:rPr>
        <w:t>kesimpulan</w:t>
      </w:r>
      <w:r w:rsidR="00AC00AA" w:rsidRPr="00E40DD3">
        <w:rPr>
          <w:rFonts w:ascii="Times New Roman" w:hAnsi="Times New Roman" w:cs="Times New Roman"/>
        </w:rPr>
        <w:t xml:space="preserve"> </w:t>
      </w:r>
      <w:r w:rsidR="00AC00AA" w:rsidRPr="00E40DD3">
        <w:rPr>
          <w:rFonts w:ascii="Times New Roman" w:hAnsi="Times New Roman" w:cs="Times New Roman"/>
        </w:rPr>
        <w:fldChar w:fldCharType="begin"/>
      </w:r>
      <w:r w:rsidR="007936FD" w:rsidRPr="00E40DD3">
        <w:rPr>
          <w:rFonts w:ascii="Times New Roman" w:hAnsi="Times New Roman" w:cs="Times New Roman"/>
        </w:rPr>
        <w:instrText xml:space="preserve"> ADDIN ZOTERO_ITEM CSL_CITATION {"citationID":"jnf7LpCB","properties":{"formattedCitation":"(Sugiyono 2015)","plainCitation":"(Sugiyono 2015)","dontUpdate":true,"noteIndex":0},"citationItems":[{"id":235,"uris":["http://zotero.org/users/9242504/items/3DK3CQLZ"],"itemData":{"id":235,"type":"book","event-place":"Bandung","publisher":"Cv Alfabeta","publisher-place":"Bandung","title":"Metode Penelitian Pendidikan Pendekatan Kuantitatif, Kualitatif, Dan R&amp;D","author":[{"literal":"Sugiyono"}],"issued":{"date-parts":[["2015"]]}}}],"schema":"https://github.com/citation-style-language/schema/raw/master/csl-citation.json"} </w:instrText>
      </w:r>
      <w:r w:rsidR="00AC00AA" w:rsidRPr="00E40DD3">
        <w:rPr>
          <w:rFonts w:ascii="Times New Roman" w:hAnsi="Times New Roman" w:cs="Times New Roman"/>
        </w:rPr>
        <w:fldChar w:fldCharType="separate"/>
      </w:r>
      <w:r w:rsidR="00AC00AA" w:rsidRPr="00E40DD3">
        <w:rPr>
          <w:rFonts w:ascii="Times New Roman" w:hAnsi="Times New Roman" w:cs="Times New Roman"/>
        </w:rPr>
        <w:t>(Sugiyono</w:t>
      </w:r>
      <w:r w:rsidR="0016039C" w:rsidRPr="00E40DD3">
        <w:rPr>
          <w:rFonts w:ascii="Times New Roman" w:hAnsi="Times New Roman" w:cs="Times New Roman"/>
        </w:rPr>
        <w:t>,</w:t>
      </w:r>
      <w:r w:rsidR="00AC00AA" w:rsidRPr="00E40DD3">
        <w:rPr>
          <w:rFonts w:ascii="Times New Roman" w:hAnsi="Times New Roman" w:cs="Times New Roman"/>
        </w:rPr>
        <w:t xml:space="preserve"> 2015)</w:t>
      </w:r>
      <w:r w:rsidR="00AC00AA" w:rsidRPr="00E40DD3">
        <w:rPr>
          <w:rFonts w:ascii="Times New Roman" w:hAnsi="Times New Roman" w:cs="Times New Roman"/>
        </w:rPr>
        <w:fldChar w:fldCharType="end"/>
      </w:r>
      <w:r w:rsidR="0016039C" w:rsidRPr="00E40DD3">
        <w:rPr>
          <w:rFonts w:ascii="Times New Roman" w:hAnsi="Times New Roman" w:cs="Times New Roman"/>
        </w:rPr>
        <w:t>.</w:t>
      </w:r>
    </w:p>
    <w:p w:rsidR="009A4592" w:rsidRPr="00E40DD3" w:rsidRDefault="009A4592" w:rsidP="006E5C53">
      <w:pPr>
        <w:pStyle w:val="Heading1"/>
        <w:numPr>
          <w:ilvl w:val="0"/>
          <w:numId w:val="0"/>
        </w:numPr>
        <w:spacing w:before="0" w:after="120" w:line="276" w:lineRule="auto"/>
        <w:jc w:val="both"/>
        <w:rPr>
          <w:b/>
          <w:sz w:val="22"/>
          <w:szCs w:val="22"/>
          <w:lang w:val="id-ID"/>
        </w:rPr>
      </w:pPr>
      <w:r w:rsidRPr="00E40DD3">
        <w:rPr>
          <w:b/>
          <w:sz w:val="22"/>
          <w:szCs w:val="22"/>
          <w:lang w:val="id-ID"/>
        </w:rPr>
        <w:t xml:space="preserve">HASIL DAN PEMBAHASAN </w:t>
      </w:r>
    </w:p>
    <w:p w:rsidR="006E5C53" w:rsidRPr="00E40DD3" w:rsidRDefault="00EA1E67" w:rsidP="006E5C53">
      <w:pPr>
        <w:spacing w:after="0"/>
        <w:rPr>
          <w:rFonts w:ascii="Times New Roman" w:hAnsi="Times New Roman" w:cs="Times New Roman"/>
          <w:b/>
        </w:rPr>
      </w:pPr>
      <w:r w:rsidRPr="00E40DD3">
        <w:rPr>
          <w:rFonts w:ascii="Times New Roman" w:hAnsi="Times New Roman" w:cs="Times New Roman"/>
          <w:b/>
        </w:rPr>
        <w:t>Peran Guru</w:t>
      </w:r>
      <w:r w:rsidR="00CF1318" w:rsidRPr="00E40DD3">
        <w:rPr>
          <w:rFonts w:ascii="Times New Roman" w:hAnsi="Times New Roman" w:cs="Times New Roman"/>
          <w:b/>
        </w:rPr>
        <w:t xml:space="preserve"> </w:t>
      </w:r>
      <w:r w:rsidR="00011C1F" w:rsidRPr="00E40DD3">
        <w:rPr>
          <w:rFonts w:ascii="Times New Roman" w:hAnsi="Times New Roman" w:cs="Times New Roman"/>
          <w:b/>
        </w:rPr>
        <w:t>d</w:t>
      </w:r>
      <w:r w:rsidR="0009645D" w:rsidRPr="00E40DD3">
        <w:rPr>
          <w:rFonts w:ascii="Times New Roman" w:hAnsi="Times New Roman" w:cs="Times New Roman"/>
          <w:b/>
        </w:rPr>
        <w:t xml:space="preserve">alam </w:t>
      </w:r>
      <w:r w:rsidR="00011C1F" w:rsidRPr="00E40DD3">
        <w:rPr>
          <w:rFonts w:ascii="Times New Roman" w:hAnsi="Times New Roman" w:cs="Times New Roman"/>
          <w:b/>
        </w:rPr>
        <w:t>Meningkatkan Karakter Disiplin</w:t>
      </w:r>
      <w:r w:rsidR="0053554E" w:rsidRPr="00E40DD3">
        <w:rPr>
          <w:rFonts w:ascii="Times New Roman" w:hAnsi="Times New Roman" w:cs="Times New Roman"/>
          <w:b/>
        </w:rPr>
        <w:t xml:space="preserve"> Siswa</w:t>
      </w:r>
    </w:p>
    <w:p w:rsidR="0009645D" w:rsidRDefault="00E04227" w:rsidP="00BD62DF">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rPr>
        <w:t>Pendidik</w:t>
      </w:r>
      <w:r>
        <w:rPr>
          <w:rFonts w:ascii="Times New Roman" w:hAnsi="Times New Roman" w:cs="Times New Roman"/>
          <w:lang w:val="en-US"/>
        </w:rPr>
        <w:t xml:space="preserve"> mampu </w:t>
      </w:r>
      <w:r w:rsidR="00035B3D">
        <w:rPr>
          <w:rFonts w:ascii="Times New Roman" w:hAnsi="Times New Roman" w:cs="Times New Roman"/>
        </w:rPr>
        <w:t>menumbuhkan pengalaman</w:t>
      </w:r>
      <w:r w:rsidR="009461B7" w:rsidRPr="00E40DD3">
        <w:rPr>
          <w:rFonts w:ascii="Times New Roman" w:hAnsi="Times New Roman" w:cs="Times New Roman"/>
        </w:rPr>
        <w:t xml:space="preserve"> yang mengambil bagian dalam</w:t>
      </w:r>
      <w:r w:rsidR="002F59F1" w:rsidRPr="00E40DD3">
        <w:rPr>
          <w:rFonts w:ascii="Times New Roman" w:hAnsi="Times New Roman" w:cs="Times New Roman"/>
        </w:rPr>
        <w:t xml:space="preserve"> </w:t>
      </w:r>
      <w:r w:rsidR="009461B7" w:rsidRPr="00E40DD3">
        <w:rPr>
          <w:rFonts w:ascii="Times New Roman" w:hAnsi="Times New Roman" w:cs="Times New Roman"/>
        </w:rPr>
        <w:t>berusaha untuk membentuk SDM yang mungkin di bidang perbaikan. Akibatnya, pendidik yang merupakan salah satu bidang persekolahan harus mengambil bagian yang berfungsi dan menempat</w:t>
      </w:r>
      <w:r w:rsidR="00BD62DF">
        <w:rPr>
          <w:rFonts w:ascii="Times New Roman" w:hAnsi="Times New Roman" w:cs="Times New Roman"/>
        </w:rPr>
        <w:t>kan situasi mereka sebagai ahli</w:t>
      </w:r>
      <w:r w:rsidR="009461B7" w:rsidRPr="00E40DD3">
        <w:rPr>
          <w:rFonts w:ascii="Times New Roman" w:hAnsi="Times New Roman" w:cs="Times New Roman"/>
        </w:rPr>
        <w:t>. Untuk situasi ini, pendidik bukan hanya sebagai pendidik yang menggerakkan</w:t>
      </w:r>
      <w:r w:rsidR="00BD62DF">
        <w:rPr>
          <w:rFonts w:ascii="Times New Roman" w:hAnsi="Times New Roman" w:cs="Times New Roman"/>
        </w:rPr>
        <w:t xml:space="preserve"> informasi,</w:t>
      </w:r>
      <w:r w:rsidR="00BD62DF" w:rsidRPr="00BD62DF">
        <w:rPr>
          <w:rFonts w:ascii="Times New Roman" w:hAnsi="Times New Roman" w:cs="Times New Roman"/>
        </w:rPr>
        <w:t xml:space="preserve"> </w:t>
      </w:r>
      <w:r w:rsidR="009461B7" w:rsidRPr="00E40DD3">
        <w:rPr>
          <w:rFonts w:ascii="Times New Roman" w:hAnsi="Times New Roman" w:cs="Times New Roman"/>
        </w:rPr>
        <w:t xml:space="preserve">guru </w:t>
      </w:r>
      <w:r w:rsidR="00BD62DF" w:rsidRPr="00BD62DF">
        <w:rPr>
          <w:rFonts w:ascii="Times New Roman" w:hAnsi="Times New Roman" w:cs="Times New Roman"/>
        </w:rPr>
        <w:t xml:space="preserve">berperan </w:t>
      </w:r>
      <w:r w:rsidR="00BD62DF">
        <w:rPr>
          <w:rFonts w:ascii="Times New Roman" w:hAnsi="Times New Roman" w:cs="Times New Roman"/>
        </w:rPr>
        <w:t>menggerakkan</w:t>
      </w:r>
      <w:r w:rsidR="00BD62DF" w:rsidRPr="00BD62DF">
        <w:rPr>
          <w:rFonts w:ascii="Times New Roman" w:hAnsi="Times New Roman" w:cs="Times New Roman"/>
        </w:rPr>
        <w:t xml:space="preserve"> sikap</w:t>
      </w:r>
      <w:r w:rsidR="00BD62DF">
        <w:rPr>
          <w:rFonts w:ascii="Times New Roman" w:hAnsi="Times New Roman" w:cs="Times New Roman"/>
        </w:rPr>
        <w:t xml:space="preserve"> serta</w:t>
      </w:r>
      <w:r w:rsidR="00BD62DF" w:rsidRPr="00BD62DF">
        <w:rPr>
          <w:rFonts w:ascii="Times New Roman" w:hAnsi="Times New Roman" w:cs="Times New Roman"/>
        </w:rPr>
        <w:t xml:space="preserve"> mampu </w:t>
      </w:r>
      <w:r w:rsidR="00BD62DF">
        <w:rPr>
          <w:rFonts w:ascii="Times New Roman" w:hAnsi="Times New Roman" w:cs="Times New Roman"/>
          <w:lang w:val="en-US"/>
        </w:rPr>
        <w:t>membimbing</w:t>
      </w:r>
      <w:r w:rsidR="009461B7" w:rsidRPr="00E40DD3">
        <w:rPr>
          <w:rFonts w:ascii="Times New Roman" w:hAnsi="Times New Roman" w:cs="Times New Roman"/>
        </w:rPr>
        <w:t xml:space="preserve"> dan </w:t>
      </w:r>
      <w:r w:rsidR="00BD62DF">
        <w:rPr>
          <w:rFonts w:ascii="Times New Roman" w:hAnsi="Times New Roman" w:cs="Times New Roman"/>
          <w:lang w:val="en-US"/>
        </w:rPr>
        <w:t xml:space="preserve">memberikan </w:t>
      </w:r>
      <w:r w:rsidR="00BD62DF">
        <w:rPr>
          <w:rFonts w:ascii="Times New Roman" w:hAnsi="Times New Roman" w:cs="Times New Roman"/>
        </w:rPr>
        <w:t>arahan kepada siswa</w:t>
      </w:r>
      <w:r w:rsidR="00BD62DF">
        <w:rPr>
          <w:rFonts w:ascii="Times New Roman" w:hAnsi="Times New Roman" w:cs="Times New Roman"/>
          <w:lang w:val="en-US"/>
        </w:rPr>
        <w:t xml:space="preserve"> pada</w:t>
      </w:r>
      <w:r w:rsidR="009461B7" w:rsidRPr="00E40DD3">
        <w:rPr>
          <w:rFonts w:ascii="Times New Roman" w:hAnsi="Times New Roman" w:cs="Times New Roman"/>
        </w:rPr>
        <w:t xml:space="preserve"> pembelajaran</w:t>
      </w:r>
      <w:r w:rsidR="002F59F1" w:rsidRPr="00E40DD3">
        <w:rPr>
          <w:rFonts w:ascii="Times New Roman" w:hAnsi="Times New Roman" w:cs="Times New Roman"/>
        </w:rPr>
        <w:t xml:space="preserve"> </w:t>
      </w:r>
      <w:r w:rsidR="002F59F1" w:rsidRPr="00E40DD3">
        <w:rPr>
          <w:rFonts w:ascii="Times New Roman" w:hAnsi="Times New Roman" w:cs="Times New Roman"/>
        </w:rPr>
        <w:fldChar w:fldCharType="begin"/>
      </w:r>
      <w:r w:rsidR="002902E7" w:rsidRPr="00E40DD3">
        <w:rPr>
          <w:rFonts w:ascii="Times New Roman" w:hAnsi="Times New Roman" w:cs="Times New Roman"/>
        </w:rPr>
        <w:instrText xml:space="preserve"> ADDIN ZOTERO_ITEM CSL_CITATION {"citationID":"guOq5Uky","properties":{"formattedCitation":"(Julia dan Ati 2019)","plainCitation":"(Julia dan Ati 2019)","dontUpdate":true,"noteIndex":0},"citationItems":[{"id":226,"uris":["http://zotero.org/users/9242504/items/T9NFCQHX"],"itemData":{"id":226,"type":"article-journal","abstract":"Research on the Role of Teachers in increasing the character value of discipline and honesty of students in lampeunuerut primary school on 27th, 2017 has been carried out. Formulation of the problem raised in this study The purpose of this study is to know the role of the teacher in improving the character value of discipline and honesty of students at SD Unggul Lampeunerut. The research method used is a qualitative approach with descriptive quantitative research. The results of the study showed that 83% of the teachers did not agree and had an effort to improve the karate discipline and honesty of the students while only 17% agreed to do so. Teacher conclusions have a very large role in the role of teachers in improving the character value of discipline and honesty of students at SD Unggul Lampeunerut","container-title":"Jurnal Dedikasi Pendidikan","ISSN":"2548-8848","issue":"2","language":"en","note":"number: 2","page":"112-122","source":"jurnal.abulyatama.ac.id","title":"Peranan Guru Dalam Meningkatkan Nilai Karakter Disiplin Dan Kejujuran Siswa","volume":"3","author":[{"family":"Julia","given":"Putry"},{"family":"Ati","given":"Ati"}],"issued":{"date-parts":[["2019",7,30]]}}}],"schema":"https://github.com/citation-style-language/schema/raw/master/csl-citation.json"} </w:instrText>
      </w:r>
      <w:r w:rsidR="002F59F1" w:rsidRPr="00E40DD3">
        <w:rPr>
          <w:rFonts w:ascii="Times New Roman" w:hAnsi="Times New Roman" w:cs="Times New Roman"/>
        </w:rPr>
        <w:fldChar w:fldCharType="separate"/>
      </w:r>
      <w:r w:rsidR="002F59F1" w:rsidRPr="00E40DD3">
        <w:rPr>
          <w:rFonts w:ascii="Times New Roman" w:hAnsi="Times New Roman" w:cs="Times New Roman"/>
        </w:rPr>
        <w:t>(Julia dan Ati, 2019)</w:t>
      </w:r>
      <w:r w:rsidR="002F59F1" w:rsidRPr="00E40DD3">
        <w:rPr>
          <w:rFonts w:ascii="Times New Roman" w:hAnsi="Times New Roman" w:cs="Times New Roman"/>
        </w:rPr>
        <w:fldChar w:fldCharType="end"/>
      </w:r>
      <w:r w:rsidR="009461B7" w:rsidRPr="00E40DD3">
        <w:rPr>
          <w:rFonts w:ascii="Times New Roman" w:hAnsi="Times New Roman" w:cs="Times New Roman"/>
        </w:rPr>
        <w:t>.</w:t>
      </w:r>
      <w:r w:rsidR="00442310" w:rsidRPr="00E40DD3">
        <w:rPr>
          <w:rFonts w:ascii="Times New Roman" w:hAnsi="Times New Roman" w:cs="Times New Roman"/>
        </w:rPr>
        <w:t xml:space="preserve"> Oleh karena itu, tugas pendidik dalam setiap pengalaman pendidikan akan </w:t>
      </w:r>
      <w:r w:rsidR="00EB19B9">
        <w:rPr>
          <w:rFonts w:ascii="Times New Roman" w:hAnsi="Times New Roman" w:cs="Times New Roman"/>
        </w:rPr>
        <w:t>memberikan</w:t>
      </w:r>
      <w:r w:rsidR="00035B3D">
        <w:rPr>
          <w:rFonts w:ascii="Times New Roman" w:hAnsi="Times New Roman" w:cs="Times New Roman"/>
          <w:lang w:val="en-US"/>
        </w:rPr>
        <w:t xml:space="preserve"> </w:t>
      </w:r>
      <w:r w:rsidR="00BD62DF">
        <w:rPr>
          <w:rFonts w:ascii="Times New Roman" w:hAnsi="Times New Roman" w:cs="Times New Roman"/>
        </w:rPr>
        <w:t>c</w:t>
      </w:r>
      <w:r w:rsidR="00BD62DF">
        <w:rPr>
          <w:rFonts w:ascii="Times New Roman" w:hAnsi="Times New Roman" w:cs="Times New Roman"/>
          <w:lang w:val="en-US"/>
        </w:rPr>
        <w:t>apaian</w:t>
      </w:r>
      <w:r w:rsidR="00BD62DF" w:rsidRPr="00BD62DF">
        <w:rPr>
          <w:rFonts w:ascii="Times New Roman" w:hAnsi="Times New Roman" w:cs="Times New Roman"/>
        </w:rPr>
        <w:t xml:space="preserve"> dari </w:t>
      </w:r>
      <w:r w:rsidR="00BD62DF">
        <w:rPr>
          <w:rFonts w:ascii="Times New Roman" w:hAnsi="Times New Roman" w:cs="Times New Roman"/>
          <w:lang w:val="en-US"/>
        </w:rPr>
        <w:t xml:space="preserve">hasil </w:t>
      </w:r>
      <w:r w:rsidR="00035B3D">
        <w:rPr>
          <w:rFonts w:ascii="Times New Roman" w:hAnsi="Times New Roman" w:cs="Times New Roman"/>
          <w:lang w:val="en-US"/>
        </w:rPr>
        <w:t xml:space="preserve">kedisiplinan </w:t>
      </w:r>
      <w:r w:rsidR="00BD62DF">
        <w:rPr>
          <w:rFonts w:ascii="Times New Roman" w:hAnsi="Times New Roman" w:cs="Times New Roman"/>
        </w:rPr>
        <w:t>peserta didik di sekolah</w:t>
      </w:r>
      <w:r w:rsidR="00BD62DF">
        <w:rPr>
          <w:rFonts w:ascii="Times New Roman" w:hAnsi="Times New Roman" w:cs="Times New Roman"/>
          <w:lang w:val="en-US"/>
        </w:rPr>
        <w:t xml:space="preserve"> </w:t>
      </w:r>
      <w:r w:rsidR="00D42E3D" w:rsidRPr="00E40DD3">
        <w:rPr>
          <w:rFonts w:ascii="Times New Roman" w:hAnsi="Times New Roman" w:cs="Times New Roman"/>
        </w:rPr>
        <w:fldChar w:fldCharType="begin"/>
      </w:r>
      <w:r w:rsidR="006D397D" w:rsidRPr="00E40DD3">
        <w:rPr>
          <w:rFonts w:ascii="Times New Roman" w:hAnsi="Times New Roman" w:cs="Times New Roman"/>
        </w:rPr>
        <w:instrText xml:space="preserve"> ADDIN ZOTERO_ITEM CSL_CITATION {"citationID":"Fztrt0eS","properties":{"formattedCitation":"(Arifudin 2015)","plainCitation":"(Arifudin 2015)","dontUpdate":true,"noteIndex":0},"citationItems":[{"id":242,"uris":["http://zotero.org/users/9242504/items/PKFSP45B"],"itemData":{"id":242,"type":"article-journal","container-title":"PEDADIDAKTIKA: Jurnal Ilmiah Pendidikan Guru Sekolah Dasar","ISSN":"2774-213X","issue":"2","journalAbbreviation":"PEDADIDAKTIKA: Jurnal Ilmiah Pendidikan Guru Sekolah Dasar","page":"175-186","title":"Peranan guru terhadap pendidikan karakter siswa di kelas V SDN 1 Siluman","volume":"2","author":[{"family":"Arifudin","given":"Iman Syahid"}],"issued":{"date-parts":[["2015"]]}}}],"schema":"https://github.com/citation-style-language/schema/raw/master/csl-citation.json"} </w:instrText>
      </w:r>
      <w:r w:rsidR="00D42E3D" w:rsidRPr="00E40DD3">
        <w:rPr>
          <w:rFonts w:ascii="Times New Roman" w:hAnsi="Times New Roman" w:cs="Times New Roman"/>
        </w:rPr>
        <w:fldChar w:fldCharType="separate"/>
      </w:r>
      <w:r w:rsidR="00D42E3D" w:rsidRPr="00E40DD3">
        <w:rPr>
          <w:rFonts w:ascii="Times New Roman" w:hAnsi="Times New Roman" w:cs="Times New Roman"/>
        </w:rPr>
        <w:t>(Arifudin, 2015)</w:t>
      </w:r>
      <w:r w:rsidR="00D42E3D" w:rsidRPr="00E40DD3">
        <w:rPr>
          <w:rFonts w:ascii="Times New Roman" w:hAnsi="Times New Roman" w:cs="Times New Roman"/>
        </w:rPr>
        <w:fldChar w:fldCharType="end"/>
      </w:r>
      <w:r w:rsidR="00442310" w:rsidRPr="00E40DD3">
        <w:rPr>
          <w:rFonts w:ascii="Times New Roman" w:hAnsi="Times New Roman" w:cs="Times New Roman"/>
        </w:rPr>
        <w:t>.</w:t>
      </w:r>
    </w:p>
    <w:p w:rsidR="00C436C0" w:rsidRPr="002F6CC0" w:rsidRDefault="00C436C0" w:rsidP="00124FB3">
      <w:pPr>
        <w:pStyle w:val="BodyText"/>
        <w:tabs>
          <w:tab w:val="left" w:pos="426"/>
        </w:tabs>
        <w:spacing w:after="0"/>
        <w:ind w:firstLine="567"/>
        <w:jc w:val="both"/>
        <w:rPr>
          <w:rFonts w:ascii="Times New Roman" w:hAnsi="Times New Roman" w:cs="Times New Roman"/>
        </w:rPr>
      </w:pPr>
      <w:r w:rsidRPr="002F6CC0">
        <w:rPr>
          <w:rFonts w:ascii="Times New Roman" w:hAnsi="Times New Roman" w:cs="Times New Roman"/>
        </w:rPr>
        <w:t xml:space="preserve">Guru sebagai fasilitator memberikan bimbingan inspirasi sebagai pemberi motivasi dan dukungan, bimbingan dalam memajukan nilai-nilai perilaku yang baik, dalam situasi ini akan memberikan kemudahan dalam proses belajar mengajar, misalnya dengan membuat suasana belajar sedemikian rupa dengan tujuan </w:t>
      </w:r>
      <w:r w:rsidR="00575B72" w:rsidRPr="002F6CC0">
        <w:rPr>
          <w:rFonts w:ascii="Times New Roman" w:hAnsi="Times New Roman" w:cs="Times New Roman"/>
        </w:rPr>
        <w:t xml:space="preserve">untuk memudahkan siswa mengambil bagian dalam pengalaman pendidikan sehingga tujuan pembelajaran </w:t>
      </w:r>
      <w:r w:rsidR="00575B72" w:rsidRPr="002F6CC0">
        <w:rPr>
          <w:rFonts w:ascii="Times New Roman" w:hAnsi="Times New Roman" w:cs="Times New Roman"/>
        </w:rPr>
        <w:lastRenderedPageBreak/>
        <w:t xml:space="preserve">dapat tercapai dengan baik. </w:t>
      </w:r>
      <w:r w:rsidRPr="002F6CC0">
        <w:rPr>
          <w:rFonts w:ascii="Times New Roman" w:hAnsi="Times New Roman" w:cs="Times New Roman"/>
        </w:rPr>
        <w:fldChar w:fldCharType="begin"/>
      </w:r>
      <w:r w:rsidRPr="002F6CC0">
        <w:rPr>
          <w:rFonts w:ascii="Times New Roman" w:hAnsi="Times New Roman" w:cs="Times New Roman"/>
        </w:rPr>
        <w:instrText xml:space="preserve"> ADDIN ZOTERO_ITEM CSL_CITATION {"citationID":"qOzSQdvp","properties":{"formattedCitation":"(Naibaho 2018)","plainCitation":"(Naibaho 2018)","noteIndex":0},"citationItems":[{"id":316,"uris":["http://zotero.org/users/9242504/items/WAB4XJRZ"],"itemData":{"id":316,"type":"article-journal","abstract":"Guru sebagai pelaku utama dalam implementasi atau penerapan program  pendidikan disekolah, memiliki peranan yang sangat penting dalam mencapai tujuan belajar yang diharapkan. Dalam hal ini guru dipandang menjadi faktor determinan terhadap pencapaian mutu prestasi belajar siswa. Maka guru dituntut untuk memiliki pemahaman dan kemampuan secara komperehensif tentang kompetensinya sebagai pendidik. Gurulah yang membimbing peserta didik untuk belajar mengenal, memahami  dan menghadapi dunia dimana tempatnya berada.  Dalam pemahaman itu, guru merupakan jembatan, sekaligus agen  yang memungkinkan peserta didik berdialog dengan dunianya.guru sebagai fasilitator diharapkan mampu menjalin hubungan yang baik, interaksi yang baik terhadap peserta didik dan orang tua peserta didik, dan guru juga harsu mampu menjalian komunikasi yang menarik minat dimana peserta didik ingin melakukan apa yang terbaik daalm perkembangan belajarnya, dan guru juga hasru mampu memiliki penampilan yang menarik dan mampu di tempatkan dalam dunia modren atau dapat menerima perubahan yang baru dalam memfasilitasi perkembangan peserta didik.Kata kunci; guru, peserta didik","container-title":"Jurnal Christian Humaniora","DOI":"10.46965/jch.v2i1.112","ISSN":"2599-1965","issue":"1","language":"en","note":"number: 1","page":"77-86","source":"e-journal.iakntarutung.ac.id","title":"PERANAN GURU SEBAGAI FASILITATOR DALAM PERKEMBANGAN PESERTA DIDIK","volume":"2","author":[{"family":"Naibaho","given":"Dorlan"}],"issued":{"date-parts":[["2018"]]}}}],"schema":"https://github.com/citation-style-language/schema/raw/master/csl-citation.json"} </w:instrText>
      </w:r>
      <w:r w:rsidRPr="002F6CC0">
        <w:rPr>
          <w:rFonts w:ascii="Times New Roman" w:hAnsi="Times New Roman" w:cs="Times New Roman"/>
        </w:rPr>
        <w:fldChar w:fldCharType="separate"/>
      </w:r>
      <w:r w:rsidRPr="002F6CC0">
        <w:rPr>
          <w:rFonts w:ascii="Times New Roman" w:hAnsi="Times New Roman" w:cs="Times New Roman"/>
        </w:rPr>
        <w:t>(Naibaho, 2018)</w:t>
      </w:r>
      <w:r w:rsidRPr="002F6CC0">
        <w:rPr>
          <w:rFonts w:ascii="Times New Roman" w:hAnsi="Times New Roman" w:cs="Times New Roman"/>
        </w:rPr>
        <w:fldChar w:fldCharType="end"/>
      </w:r>
      <w:proofErr w:type="gramStart"/>
      <w:r w:rsidRPr="002F6CC0">
        <w:rPr>
          <w:rFonts w:ascii="Times New Roman" w:hAnsi="Times New Roman" w:cs="Times New Roman"/>
        </w:rPr>
        <w:t>.</w:t>
      </w:r>
      <w:proofErr w:type="gramEnd"/>
      <w:r w:rsidR="00124FB3" w:rsidRPr="002F6CC0">
        <w:rPr>
          <w:rFonts w:ascii="Times New Roman" w:hAnsi="Times New Roman" w:cs="Times New Roman"/>
        </w:rPr>
        <w:t xml:space="preserve"> Sebagai fasilitator, para pendidik sekolah berperan dalam membantu siswa mendapatkan manfaat dari pembelajaran yang telah dilakukan, menumbuhkan lingkungan yang aman dan nyaman, memberikan materi sesuai dengan gaya belajar setiap siswa </w:t>
      </w:r>
      <w:r w:rsidR="00124FB3" w:rsidRPr="002F6CC0">
        <w:rPr>
          <w:rFonts w:ascii="Times New Roman" w:hAnsi="Times New Roman" w:cs="Times New Roman"/>
        </w:rPr>
        <w:fldChar w:fldCharType="begin"/>
      </w:r>
      <w:r w:rsidR="00124FB3" w:rsidRPr="002F6CC0">
        <w:rPr>
          <w:rFonts w:ascii="Times New Roman" w:hAnsi="Times New Roman" w:cs="Times New Roman"/>
        </w:rPr>
        <w:instrText xml:space="preserve"> ADDIN ZOTERO_ITEM CSL_CITATION {"citationID":"jpzACliM","properties":{"formattedCitation":"(Nopiyanto dkk. 2021)","plainCitation":"(Nopiyanto dkk. 2021)","noteIndex":0},"citationItems":[{"id":318,"uris":["http://zotero.org/users/9242504/items/GAXSIE4Y"],"itemData":{"id":318,"type":"article-journal","abstract":"Penelitian ini memiliki tujuan untuk mendeskripsikan tingkat kesiapsiagaan bencana gempa bumi yang diperankan guru pendidikan jasmani di sekolah dasar Kecamatan Taba Atas. Jenis penelitian ini adalah kuantitatif dengan pendekatan survei. Populasi dan sampel penelitian berjumlah 11 guru penjas. Kuesioner digunakan sebagai instrumen untuk mengumpulkan data dalam penelitian ini. Rerata ideal serta standar deviasi ideal digunakan untuk menganalisis data. Hasil perhitungan data menggambarkan bahwa guru penjas telah cukup berperan dalam kesiapsiagaan bencana alam ditinjau dari aspek demonstrator, guru penjas masih berperan rendah ditinjau dari aspek manajer, guru penjas telah cukup berperan dalam kesiapsiagaan bencana alam ditinjau dari aspek fasilitator, sedangkan peran guru penjas ditinjau dari aspek motivator dan evaluator berada pada kategori tinggi dan sangat tinggi. Jadi simpulan penelitian ini adalah peran guru penjas dalam kesiapsiagaan bencana alam gempa bumi di sekolah dasar Kecamatan Taba Atas dalam kategori sedang.","container-title":"Jurnal Pendidikan Kesehatan Rekreasi","DOI":"10.5281/zenodo.4896277","ISSN":"2580-1430","issue":"2","language":"en","note":"number: 2","page":"295-303","source":"ojs.mahadewa.ac.id","title":"Peran Guru Penjas dalam Kesiapsiagaan Bencana Alam Gempa Bumi di Sekolah Dasar Kecamatan Taba Atas","volume":"7","author":[{"family":"Nopiyanto","given":"Yahya Eko"},{"family":"Raibowo","given":"Septian"},{"family":"Prabowo","given":"Andika"},{"family":"Sulastri","given":""},{"family":"Alimuddin","given":""}],"issued":{"date-parts":[["2021",6,27]]}}}],"schema":"https://github.com/citation-style-language/schema/raw/master/csl-citation.json"} </w:instrText>
      </w:r>
      <w:r w:rsidR="00124FB3" w:rsidRPr="002F6CC0">
        <w:rPr>
          <w:rFonts w:ascii="Times New Roman" w:hAnsi="Times New Roman" w:cs="Times New Roman"/>
        </w:rPr>
        <w:fldChar w:fldCharType="separate"/>
      </w:r>
      <w:r w:rsidR="00124FB3" w:rsidRPr="002F6CC0">
        <w:rPr>
          <w:rFonts w:ascii="Times New Roman" w:hAnsi="Times New Roman" w:cs="Times New Roman"/>
        </w:rPr>
        <w:t>(Nopiyanto dkk. 2021)</w:t>
      </w:r>
      <w:r w:rsidR="00124FB3" w:rsidRPr="002F6CC0">
        <w:rPr>
          <w:rFonts w:ascii="Times New Roman" w:hAnsi="Times New Roman" w:cs="Times New Roman"/>
        </w:rPr>
        <w:fldChar w:fldCharType="end"/>
      </w:r>
      <w:r w:rsidR="00124FB3" w:rsidRPr="002F6CC0">
        <w:rPr>
          <w:rFonts w:ascii="Times New Roman" w:hAnsi="Times New Roman" w:cs="Times New Roman"/>
        </w:rPr>
        <w:t>.</w:t>
      </w:r>
    </w:p>
    <w:p w:rsidR="00277AA0" w:rsidRPr="002F6CC0" w:rsidRDefault="00277AA0" w:rsidP="00A77009">
      <w:pPr>
        <w:pStyle w:val="BodyText"/>
        <w:tabs>
          <w:tab w:val="left" w:pos="426"/>
        </w:tabs>
        <w:spacing w:after="0"/>
        <w:ind w:firstLine="567"/>
        <w:jc w:val="both"/>
        <w:rPr>
          <w:rFonts w:ascii="Times New Roman" w:hAnsi="Times New Roman" w:cs="Times New Roman"/>
        </w:rPr>
      </w:pPr>
      <w:proofErr w:type="gramStart"/>
      <w:r w:rsidRPr="002F6CC0">
        <w:rPr>
          <w:rFonts w:ascii="Times New Roman" w:hAnsi="Times New Roman" w:cs="Times New Roman"/>
        </w:rPr>
        <w:t>Pendidik sebagai efaluator, secara khusus seorang pendidik berperan dalam mengumpulkan informasi tentang kemajuan pendidikan dan pengalaman pendidikan yang telah diselesaikan.</w:t>
      </w:r>
      <w:proofErr w:type="gramEnd"/>
      <w:r w:rsidRPr="002F6CC0">
        <w:rPr>
          <w:rFonts w:ascii="Times New Roman" w:hAnsi="Times New Roman" w:cs="Times New Roman"/>
        </w:rPr>
        <w:t xml:space="preserve"> Ini menentukan secara efektif kemampuan siswa untuk menyerap materi pertunjukan dan menentukan hasil pendidik selama waktu yang dihabiskan dalam latihan yang diprogramkan selama proses kegiatan belajar mengajar. Seorang pendidik harus menyadari dan memahami keunikan/perbedan dari setiap siswa/siswa sehingga pengajar dapat mengambil bagian yang layak sehubungan dengan tugas pengajar sebagai pembimbing </w:t>
      </w:r>
      <w:r w:rsidRPr="002F6CC0">
        <w:rPr>
          <w:rFonts w:ascii="Times New Roman" w:hAnsi="Times New Roman" w:cs="Times New Roman"/>
        </w:rPr>
        <w:fldChar w:fldCharType="begin"/>
      </w:r>
      <w:r w:rsidR="00A77009" w:rsidRPr="002F6CC0">
        <w:rPr>
          <w:rFonts w:ascii="Times New Roman" w:hAnsi="Times New Roman" w:cs="Times New Roman"/>
        </w:rPr>
        <w:instrText xml:space="preserve"> ADDIN ZOTERO_ITEM CSL_CITATION {"citationID":"PrLzagHW","properties":{"formattedCitation":"(Akbar 2020)","plainCitation":"(Akbar 2020)","noteIndex":0},"citationItems":[{"id":320,"uris":["http://zotero.org/users/9242504/items/FYWX4YXZ"],"itemData":{"id":320,"type":"paper-conference","event":"Prosiding Seminar Nasional LP3M","title":"MENGIMPLEMENTASIKAN ENAM LANGKAH STRATEGIS DALAM PEMBELAJARAN SEBAGAI UPAYA UNTUK MENDIDIK ANAK BERKARAKTER","volume":"2","author":[{"family":"Akbar","given":"Muhammad"}],"issued":{"date-parts":[["2020"]]}}}],"schema":"https://github.com/citation-style-language/schema/raw/master/csl-citation.json"} </w:instrText>
      </w:r>
      <w:r w:rsidRPr="002F6CC0">
        <w:rPr>
          <w:rFonts w:ascii="Times New Roman" w:hAnsi="Times New Roman" w:cs="Times New Roman"/>
        </w:rPr>
        <w:fldChar w:fldCharType="separate"/>
      </w:r>
      <w:r w:rsidR="00A77009" w:rsidRPr="002F6CC0">
        <w:rPr>
          <w:rFonts w:ascii="Times New Roman" w:hAnsi="Times New Roman" w:cs="Times New Roman"/>
        </w:rPr>
        <w:t>(Akbar, 2020)</w:t>
      </w:r>
      <w:r w:rsidRPr="002F6CC0">
        <w:rPr>
          <w:rFonts w:ascii="Times New Roman" w:hAnsi="Times New Roman" w:cs="Times New Roman"/>
        </w:rPr>
        <w:fldChar w:fldCharType="end"/>
      </w:r>
      <w:r w:rsidRPr="002F6CC0">
        <w:rPr>
          <w:rFonts w:ascii="Times New Roman" w:hAnsi="Times New Roman" w:cs="Times New Roman"/>
        </w:rPr>
        <w:t xml:space="preserve">. </w:t>
      </w:r>
    </w:p>
    <w:p w:rsidR="007C7655" w:rsidRPr="00E40DD3" w:rsidRDefault="007C7655" w:rsidP="00EA0CCA">
      <w:pPr>
        <w:pStyle w:val="BodyText"/>
        <w:tabs>
          <w:tab w:val="left" w:pos="426"/>
        </w:tabs>
        <w:spacing w:after="0"/>
        <w:ind w:firstLine="567"/>
        <w:jc w:val="both"/>
        <w:rPr>
          <w:rFonts w:ascii="Times New Roman" w:hAnsi="Times New Roman" w:cs="Times New Roman"/>
        </w:rPr>
      </w:pPr>
      <w:r w:rsidRPr="00E40DD3">
        <w:rPr>
          <w:rFonts w:ascii="Times New Roman" w:hAnsi="Times New Roman" w:cs="Times New Roman"/>
        </w:rPr>
        <w:t xml:space="preserve">Menurut </w:t>
      </w:r>
      <w:r w:rsidRPr="00E40DD3">
        <w:rPr>
          <w:rFonts w:ascii="Times New Roman" w:hAnsi="Times New Roman" w:cs="Times New Roman"/>
        </w:rPr>
        <w:fldChar w:fldCharType="begin"/>
      </w:r>
      <w:r w:rsidRPr="00E40DD3">
        <w:rPr>
          <w:rFonts w:ascii="Times New Roman" w:hAnsi="Times New Roman" w:cs="Times New Roman"/>
        </w:rPr>
        <w:instrText xml:space="preserve"> ADDIN ZOTERO_ITEM CSL_CITATION {"citationID":"8zF2UXSV","properties":{"formattedCitation":"(Suriadi dkk. 2021)","plainCitation":"(Suriadi dkk. 2021)","dontUpdate":true,"noteIndex":0},"citationItems":[{"id":214,"uris":["http://zotero.org/users/9242504/items/Y9CV89MK"],"itemData":{"id":214,"type":"article-journal","abstract":"Pendidikan karakter merupakan perwujudan dalam mencapai generasi yang cerdas dan mampu memiliki akhlak dan kepribadian yang berguna bagi bangsa Indonesia.  Suksesnya pendidikan dilihat dari seberapa besar karakter mereka ketika bisa menyeimbangkan kognitif, afektif dan psikomotornya untuk menjadi manusia yang sempurna. Pada tahun 2020 telah terjadi pandemi Covid – 19 yang menyebabkan semuanya berubah pembelajaran yang dilaksanakan disekolah berubah sesuai dengan aturan pemerintah dilaksanakan dirumah dengan daring atau belajar dengan jarak jauh. Penelitian yang dilakukan sekarang ialah deskriptif kualitatif dengan studi literatur yang berusaha memberikan gambaran solusi permasalahan pembelajaran daring terhadap pendidikan karakter peserta didik di sekolah menengah pertama. Naskah ini menampilkan problema pembelajaran daring, dampak pembelajaran daring terhadap pendidikan karakter peserta didik, solusi dan pemecahan masalah. Penelitian ini memakai studi pustaka / studi literatur, dengan mengkaji dari beberapa hasil penelitian, artikel, ebook dan studi kasus yang terjadi dilapangan.","container-title":"EDUKATIF : JURNAL ILMU PENDIDIKAN","DOI":"10.31004/edukatif.v3i1.251","ISSN":"2656-8071","issue":"1","language":"Ind","note":"number: 1","page":"165-173","source":"www.edukatif.org","title":"Analisis Problema Pembelajaran Daring Terhadap Pendidikan Karakter Peserta Didik","volume":"3","author":[{"family":"Suriadi","given":"Harri Jumarto"},{"family":"Firman","given":"Firman"},{"family":"Ahmad","given":"Riska"}],"issued":{"date-parts":[["2021",3,6]]}}}],"schema":"https://github.com/citation-style-language/schema/raw/master/csl-citation.json"} </w:instrText>
      </w:r>
      <w:r w:rsidRPr="00E40DD3">
        <w:rPr>
          <w:rFonts w:ascii="Times New Roman" w:hAnsi="Times New Roman" w:cs="Times New Roman"/>
        </w:rPr>
        <w:fldChar w:fldCharType="separate"/>
      </w:r>
      <w:r w:rsidRPr="00E40DD3">
        <w:rPr>
          <w:rFonts w:ascii="Times New Roman" w:hAnsi="Times New Roman" w:cs="Times New Roman"/>
        </w:rPr>
        <w:t>(Suriadi dkk., 2021)</w:t>
      </w:r>
      <w:r w:rsidRPr="00E40DD3">
        <w:rPr>
          <w:rFonts w:ascii="Times New Roman" w:hAnsi="Times New Roman" w:cs="Times New Roman"/>
        </w:rPr>
        <w:fldChar w:fldCharType="end"/>
      </w:r>
      <w:r w:rsidRPr="00E40DD3">
        <w:rPr>
          <w:rFonts w:ascii="Times New Roman" w:hAnsi="Times New Roman" w:cs="Times New Roman"/>
        </w:rPr>
        <w:t xml:space="preserve"> pendidikan karakter merupakan harapan suatu bangsa bagi bangsanya, dan pendidikan karakter menghasilkan peserta didik dengan harapan yang tinggi, keseimbangan sikap kognitif, emosional, dan psikomotorik, serta memungkinkan peserta didik tersebut tumbuh dewasa untuk bersaing. Bersasarkan hasil wawancara karakter disiplin harus dimulai dari guru itu sendiri, dalam meningkatkan kedisiplinan sangat penting bagi siswa karena guru sering melakukan kontak langsung dengan siswa selama proses pembelajaran. Disinilah peran guru dalam menanamkan kejujuran dan kedisiplinan pada diri siswa</w:t>
      </w:r>
      <w:r w:rsidR="004F330D">
        <w:rPr>
          <w:rFonts w:ascii="Times New Roman" w:hAnsi="Times New Roman" w:cs="Times New Roman"/>
        </w:rPr>
        <w:t xml:space="preserve">/siswa. Seorang </w:t>
      </w:r>
      <w:r w:rsidR="004F330D">
        <w:rPr>
          <w:rFonts w:ascii="Times New Roman" w:hAnsi="Times New Roman" w:cs="Times New Roman"/>
          <w:lang w:val="en-US"/>
        </w:rPr>
        <w:t>pendidik</w:t>
      </w:r>
      <w:r w:rsidRPr="00E40DD3">
        <w:rPr>
          <w:rFonts w:ascii="Times New Roman" w:hAnsi="Times New Roman" w:cs="Times New Roman"/>
        </w:rPr>
        <w:t xml:space="preserve"> harus </w:t>
      </w:r>
      <w:r w:rsidR="004F330D">
        <w:rPr>
          <w:rFonts w:ascii="Times New Roman" w:hAnsi="Times New Roman" w:cs="Times New Roman"/>
          <w:lang w:val="en-US"/>
        </w:rPr>
        <w:t xml:space="preserve">bisa </w:t>
      </w:r>
      <w:r w:rsidRPr="00E40DD3">
        <w:rPr>
          <w:rFonts w:ascii="Times New Roman" w:hAnsi="Times New Roman" w:cs="Times New Roman"/>
        </w:rPr>
        <w:t>membedaka</w:t>
      </w:r>
      <w:r w:rsidR="00EA0CCA">
        <w:rPr>
          <w:rFonts w:ascii="Times New Roman" w:hAnsi="Times New Roman" w:cs="Times New Roman"/>
        </w:rPr>
        <w:t>n mana yang baik dan yang buruk</w:t>
      </w:r>
      <w:r w:rsidR="00EA0CCA">
        <w:rPr>
          <w:rFonts w:ascii="Times New Roman" w:hAnsi="Times New Roman" w:cs="Times New Roman"/>
          <w:lang w:val="en-US"/>
        </w:rPr>
        <w:t xml:space="preserve">, selain itu </w:t>
      </w:r>
      <w:r w:rsidRPr="00E40DD3">
        <w:rPr>
          <w:rFonts w:ascii="Times New Roman" w:hAnsi="Times New Roman" w:cs="Times New Roman"/>
        </w:rPr>
        <w:t xml:space="preserve">guru </w:t>
      </w:r>
      <w:r w:rsidR="00EA0CCA">
        <w:rPr>
          <w:rFonts w:ascii="Times New Roman" w:hAnsi="Times New Roman" w:cs="Times New Roman"/>
          <w:lang w:val="en-US"/>
        </w:rPr>
        <w:t xml:space="preserve">juga </w:t>
      </w:r>
      <w:r w:rsidRPr="00E40DD3">
        <w:rPr>
          <w:rFonts w:ascii="Times New Roman" w:hAnsi="Times New Roman" w:cs="Times New Roman"/>
        </w:rPr>
        <w:t xml:space="preserve">harus bisa menegur dan menasehati siswa yang </w:t>
      </w:r>
      <w:r w:rsidR="00EA0CCA">
        <w:rPr>
          <w:rFonts w:ascii="Times New Roman" w:hAnsi="Times New Roman" w:cs="Times New Roman"/>
          <w:lang w:val="en-US"/>
        </w:rPr>
        <w:t xml:space="preserve">bertindak tidak efektif </w:t>
      </w:r>
      <w:r w:rsidRPr="00E40DD3">
        <w:rPr>
          <w:rFonts w:ascii="Times New Roman" w:hAnsi="Times New Roman" w:cs="Times New Roman"/>
        </w:rPr>
        <w:t xml:space="preserve">di sekolah </w:t>
      </w:r>
      <w:r w:rsidRPr="00E40DD3">
        <w:rPr>
          <w:rFonts w:ascii="Times New Roman" w:hAnsi="Times New Roman" w:cs="Times New Roman"/>
        </w:rPr>
        <w:fldChar w:fldCharType="begin"/>
      </w:r>
      <w:r w:rsidRPr="00E40DD3">
        <w:rPr>
          <w:rFonts w:ascii="Times New Roman" w:hAnsi="Times New Roman" w:cs="Times New Roman"/>
        </w:rPr>
        <w:instrText xml:space="preserve"> ADDIN ZOTERO_ITEM CSL_CITATION {"citationID":"C7aoYSgy","properties":{"formattedCitation":"(Sugiana dan Sofyan 2019)","plainCitation":"(Sugiana dan Sofyan 2019)","dontUpdate":true,"noteIndex":0},"citationItems":[{"id":255,"uris":["http://zotero.org/users/9242504/items/M3ZWBYYS"],"itemData":{"id":255,"type":"article-journal","abstract":"Penelitian ini bertujuan untuk: mendeskripsikan tentang penanaman nilai karakter disiplin dan tanggung jawab. Metode penelitian ini adalah menggunakan penelitian kualitatif akan dianalisis atau disimpulkan. Data penelitian diperoleh dari hasil pencatatan dari guru dan kepala sekolah dalam penanaman nilai karakter disiplin dan tanggung jawab. Teknik analisis data yang digunakan yaitu mengklasifikasikan, menggabungkan, menafsirkan, dan menyimpulkan. Hasil penelitian ini adalah: Pertama, peran guru Pendidikan Agama Islam dalam penanaman nilai karakter siswa adalah sebagai: 1) Pengajar, 2) Pembimbing, dan 3) Mengarahkan, dan 4) Mengembangkan wawasan pemahaman siswa tentang karakter disiplin dan tanggung jawab, 5) Berpartisipasi mengerakkan siswanya untuk mematuhi peraturan sekolah, 6) Memberikan contoh kepada siswanya untuk disiplin baik di sekolah maupun lingkungan masyarakat. Kedua, 1) karakter disiplin dan tanggung jawab siswa sudah ada pada diri siswa dari awal siswa mendaftar di sekolah, 2) Mengadakan sosialisasi, 3) Diarahkan, 4) Direalisasikan. Ketiga, Faktor-faktor yang mempengaruhi dalam penanaman nilai karakter disiplin dan tanggung jawab ialah: 1) Lingkungan siswa, 2) Teman sekolah, 3) Masih ada guru terlambat datang ke sekolah, dan 4) Guru tidak masuk kelas hanya memberi tugas kepada siswa.","container-title":"Jurnal PAI Raden Fatah","DOI":"10.19109/pairf.v1i1.3020","ISSN":"2656-0712","issue":"1","language":"en","note":"number: 1","page":"105-116","source":"jurnal.radenfatah.ac.id","title":"PENANAMAN NILAI KARAKTER DISIPLIN DAN TANGGUNG JAWAB DI SMK ETHIKA PALEMBANG","volume":"1","author":[{"family":"Sugiana","given":"Aset"},{"family":"Sofyan","given":"Sofyan"}],"issued":{"date-parts":[["2019"]]}}}],"schema":"https://github.com/citation-style-language/schema/raw/master/csl-citation.json"} </w:instrText>
      </w:r>
      <w:r w:rsidRPr="00E40DD3">
        <w:rPr>
          <w:rFonts w:ascii="Times New Roman" w:hAnsi="Times New Roman" w:cs="Times New Roman"/>
        </w:rPr>
        <w:fldChar w:fldCharType="separate"/>
      </w:r>
      <w:r w:rsidRPr="00E40DD3">
        <w:rPr>
          <w:rFonts w:ascii="Times New Roman" w:hAnsi="Times New Roman" w:cs="Times New Roman"/>
        </w:rPr>
        <w:t>(Sugiana dan Sofyan, 2019)</w:t>
      </w:r>
      <w:r w:rsidRPr="00E40DD3">
        <w:rPr>
          <w:rFonts w:ascii="Times New Roman" w:hAnsi="Times New Roman" w:cs="Times New Roman"/>
        </w:rPr>
        <w:fldChar w:fldCharType="end"/>
      </w:r>
      <w:r w:rsidRPr="00E40DD3">
        <w:rPr>
          <w:rFonts w:ascii="Times New Roman" w:hAnsi="Times New Roman" w:cs="Times New Roman"/>
        </w:rPr>
        <w:t>.</w:t>
      </w:r>
    </w:p>
    <w:p w:rsidR="007C7655" w:rsidRPr="00BC378F" w:rsidRDefault="00EA0CCA" w:rsidP="00EB19B9">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 xml:space="preserve">Pengembangan karakter sangat penting karena terkait dengan sifat karakter menentukan masa depan  dalam pengelolaan karakter disiplin diri </w:t>
      </w:r>
      <w:r w:rsidR="007C7655" w:rsidRPr="00E40DD3">
        <w:rPr>
          <w:rFonts w:ascii="Times New Roman" w:hAnsi="Times New Roman" w:cs="Times New Roman"/>
        </w:rPr>
        <w:fldChar w:fldCharType="begin"/>
      </w:r>
      <w:r w:rsidR="007C7655" w:rsidRPr="00E40DD3">
        <w:rPr>
          <w:rFonts w:ascii="Times New Roman" w:hAnsi="Times New Roman" w:cs="Times New Roman"/>
        </w:rPr>
        <w:instrText xml:space="preserve"> ADDIN ZOTERO_ITEM CSL_CITATION {"citationID":"FCVn1x2T","properties":{"formattedCitation":"(Faiz dkk. 2021)","plainCitation":"(Faiz dkk. 2021)","noteIndex":0},"citationItems":[{"id":259,"uris":["http://zotero.org/users/9242504/items/TVDPPTYP"],"itemData":{"id":259,"type":"article-journal","abstract":"Fokus artikel ini membahas tentang faktor penghambat dalam pendidikan karakter. Pemangku kebijakan sebenarnya sudah membuat regulasi yang dalam Undang-undang Sistem pendidikan nasional nomor 20 tahun 2003. Namun, terdapat kendala dalam pelaksanaan pendidikan karakter sehingga perlu diuraikan fakor penghambat apa saja. Library Research atau studi kepustakaan terkait topik yang dibahas adalah metode penelitian yang digunakan oleh peneliti., sumber bacaan berasal dari buku, artikel penelitian terdahulu, adapun tambahan informasi didapatkan dari pengalaman dan informasi dari pakar pendidikan karakter. Hasil kritsalisasi pemikiran peneliti, setidaknya ada lima elemen yang menjadi kritik dan harus menjadi evaluasi kedepannya. Diantaranya adalah kesalahan peran orang tua dalam mendidik, kesalahan peran sekolah dalam mendidik, peran masyarakat yang belum memahami tanggung jawabnya, peran media yang mempertontonkan hal negatif dan kondisi terkini dengan kebiasaan baru yang mempengaruhi psikologis siswa. Lima elemen tadi jika memberikan peran negatif dari masing-masing tentu akan semakin membuat pendidikan karakter sulit tertanam dalam diri siswa. Kurangnya intervensi dan adanya habituasi ke arah negatif, akan memberikan dampak buruk bagi karakter siswa (bad character). Dapat ditarik kesimpulan, pendidikan karakter harus melalui proses intervensi dan habituasi secara continue, terinegrasi dan dilakukan dengan penuh kesadaran oleh setiap elemen.","container-title":"Jurnal Basicedu","DOI":"10.31004/basicedu.v5i4.1014","ISSN":"2580-1147","issue":"4","language":"en","note":"number: 4","page":"1766-1777","source":"jbasic.org","title":"Tinjauan Analisis Kritis Terhadap Faktor Penghambat Pendidikan Karakter di Indonesia","volume":"5","author":[{"family":"Faiz","given":"Aiman"},{"family":"Soleh","given":"Bukhori"},{"family":"Kurniawaty","given":"Imas"},{"family":"Purwati","given":"Purwati"}],"issued":{"date-parts":[["2021",6,16]]}}}],"schema":"https://github.com/citation-style-language/schema/raw/master/csl-citation.json"} </w:instrText>
      </w:r>
      <w:r w:rsidR="007C7655" w:rsidRPr="00E40DD3">
        <w:rPr>
          <w:rFonts w:ascii="Times New Roman" w:hAnsi="Times New Roman" w:cs="Times New Roman"/>
        </w:rPr>
        <w:fldChar w:fldCharType="separate"/>
      </w:r>
      <w:r w:rsidR="007C7655" w:rsidRPr="00E40DD3">
        <w:rPr>
          <w:rFonts w:ascii="Times New Roman" w:hAnsi="Times New Roman" w:cs="Times New Roman"/>
        </w:rPr>
        <w:t>(Faiz dkk. 2021)</w:t>
      </w:r>
      <w:r w:rsidR="007C7655" w:rsidRPr="00E40DD3">
        <w:rPr>
          <w:rFonts w:ascii="Times New Roman" w:hAnsi="Times New Roman" w:cs="Times New Roman"/>
        </w:rPr>
        <w:fldChar w:fldCharType="end"/>
      </w:r>
      <w:r w:rsidR="007C7655" w:rsidRPr="00E40DD3">
        <w:rPr>
          <w:rFonts w:ascii="Times New Roman" w:hAnsi="Times New Roman" w:cs="Times New Roman"/>
        </w:rPr>
        <w:t xml:space="preserve">. Penanaman sikap disiplin ini harus selalu didukung oleh setiap guru di sekolah. Peran guru dalam meningkatkan kedisiplinan pada siswa sangat penting karena disiplin sangat berpengaruh dalam suatu negara karena siswa </w:t>
      </w:r>
      <w:r w:rsidR="00EB19B9">
        <w:rPr>
          <w:rFonts w:ascii="Times New Roman" w:hAnsi="Times New Roman" w:cs="Times New Roman"/>
        </w:rPr>
        <w:t>adalah generasi penerus negara.</w:t>
      </w:r>
      <w:r w:rsidR="00EB19B9" w:rsidRPr="00EB19B9">
        <w:rPr>
          <w:rFonts w:ascii="Times New Roman" w:hAnsi="Times New Roman" w:cs="Times New Roman"/>
        </w:rPr>
        <w:t xml:space="preserve"> P</w:t>
      </w:r>
      <w:r w:rsidR="00EB19B9">
        <w:rPr>
          <w:rFonts w:ascii="Times New Roman" w:hAnsi="Times New Roman" w:cs="Times New Roman"/>
          <w:lang w:val="en-US"/>
        </w:rPr>
        <w:t xml:space="preserve">engembangan capaian siswa dapat dilihat dari </w:t>
      </w:r>
      <w:r w:rsidR="00BC378F" w:rsidRPr="00FC39E6">
        <w:rPr>
          <w:rFonts w:ascii="Times New Roman" w:hAnsi="Times New Roman" w:cs="Times New Roman"/>
        </w:rPr>
        <w:t>prestasi</w:t>
      </w:r>
      <w:r w:rsidR="00EB19B9">
        <w:rPr>
          <w:rFonts w:ascii="Times New Roman" w:hAnsi="Times New Roman" w:cs="Times New Roman"/>
          <w:lang w:val="en-US"/>
        </w:rPr>
        <w:t xml:space="preserve"> dan sikap peserta didik selama berada disekolah</w:t>
      </w:r>
      <w:r w:rsidR="00BC378F" w:rsidRPr="00FC39E6">
        <w:rPr>
          <w:rFonts w:ascii="Times New Roman" w:hAnsi="Times New Roman" w:cs="Times New Roman"/>
        </w:rPr>
        <w:t xml:space="preserve"> </w:t>
      </w:r>
      <w:r w:rsidR="007C7655" w:rsidRPr="00E40DD3">
        <w:rPr>
          <w:rFonts w:ascii="Times New Roman" w:eastAsiaTheme="minorHAnsi" w:hAnsi="Times New Roman" w:cs="Times New Roman"/>
        </w:rPr>
        <w:fldChar w:fldCharType="begin"/>
      </w:r>
      <w:r w:rsidR="007C7655" w:rsidRPr="00E40DD3">
        <w:rPr>
          <w:rFonts w:ascii="Times New Roman" w:eastAsiaTheme="minorHAnsi" w:hAnsi="Times New Roman" w:cs="Times New Roman"/>
        </w:rPr>
        <w:instrText xml:space="preserve"> ADDIN ZOTERO_ITEM CSL_CITATION {"citationID":"ZWYXrbbc","properties":{"formattedCitation":"(Pradina, Faiz, dan Yuningsih 2021)","plainCitation":"(Pradina, Faiz, dan Yuningsih 2021)","dontUpdate":true,"noteIndex":0},"citationItems":[{"id":245,"uris":["http://zotero.org/users/9242504/items/NJS7CWVU"],"itemData":{"id":245,"type":"article-journal","abstract":"Penelitian ini dilakukan dengan adanya permasalahan yang terjadi di kelas V Mi Nihayatul Amal Gunungsari ini ketika ada beberapa siswa melakukan pelanggaran kedisiplinan terkait dengan tata tertib yaitu masih ada siswa yang terlambat datang kesekolah, masih ada beberapa siswa yang tidak menggunakan bahasa yang baik dan sopan dan masih ada beberapa siswa yang memakai pakaian dengan kurang rapih. Penelitian ini menggunakan pendekatan kualitatif yang berjenis studi kasus dengan metode deskriptif. Teknik pengumpulan data menggunakan wawancara, observasi, dan dokumentasi, sedangkan teknik analisis data menggunakan triangulasi. Hasil penelitian ini menunjukkan bahwa peran guru dalam membentuk karakter kedisiplinan siswa kelas V sudah sangat baik. Faktor pendukung terdapat adanya kesadaran dalam diri siswa dalam kedisiplinan, adanya peran aktif dari bapak dan ibu guru, dan adanya kekompakkan antara kepala sekolah dengan para bapak dan ibu guru. Guru di MI Nihayatul Amal Gunungsari dapat mengatasi faktor terhambat tersebut sehingga mampu membentuk karakter kedisiplinan siswa di MI Nihayatul Amal Gunungsari.","container-title":"EDUKATIF : JURNAL ILMU PENDIDIKAN","DOI":"10.31004/edukatif.v3i6.1294","ISSN":"2656-8071","issue":"6","language":"en","note":"number: 6","page":"4118-4125","source":"edukatif.org","title":"Peran Guru Dalam Membentuk Karakter Disiplin","volume":"3","author":[{"family":"Pradina","given":"Qonita"},{"family":"Faiz","given":"Aiman"},{"family":"Yuningsih","given":"Dewi"}],"issued":{"date-parts":[["2021",9,7]]}}}],"schema":"https://github.com/citation-style-language/schema/raw/master/csl-citation.json"} </w:instrText>
      </w:r>
      <w:r w:rsidR="007C7655" w:rsidRPr="00E40DD3">
        <w:rPr>
          <w:rFonts w:ascii="Times New Roman" w:eastAsiaTheme="minorHAnsi" w:hAnsi="Times New Roman" w:cs="Times New Roman"/>
        </w:rPr>
        <w:fldChar w:fldCharType="separate"/>
      </w:r>
      <w:r w:rsidR="007C7655" w:rsidRPr="00E40DD3">
        <w:rPr>
          <w:rFonts w:ascii="Times New Roman" w:eastAsiaTheme="minorHAnsi" w:hAnsi="Times New Roman" w:cs="Times New Roman"/>
        </w:rPr>
        <w:t>(Pradina, Faiz, dan Yuningsih, 2021)</w:t>
      </w:r>
      <w:r w:rsidR="007C7655" w:rsidRPr="00E40DD3">
        <w:rPr>
          <w:rFonts w:ascii="Times New Roman" w:eastAsiaTheme="minorHAnsi" w:hAnsi="Times New Roman" w:cs="Times New Roman"/>
        </w:rPr>
        <w:fldChar w:fldCharType="end"/>
      </w:r>
      <w:r w:rsidR="007C7655" w:rsidRPr="00E40DD3">
        <w:rPr>
          <w:rFonts w:ascii="Times New Roman" w:eastAsiaTheme="minorHAnsi" w:hAnsi="Times New Roman" w:cs="Times New Roman"/>
        </w:rPr>
        <w:t xml:space="preserve">. </w:t>
      </w:r>
      <w:r w:rsidR="00BC378F">
        <w:rPr>
          <w:rFonts w:ascii="Times New Roman" w:hAnsi="Times New Roman" w:cs="Times New Roman"/>
        </w:rPr>
        <w:t xml:space="preserve">Tujuan disiplin </w:t>
      </w:r>
      <w:r w:rsidR="00BC378F" w:rsidRPr="00FC39E6">
        <w:rPr>
          <w:rFonts w:ascii="Times New Roman" w:hAnsi="Times New Roman" w:cs="Times New Roman"/>
        </w:rPr>
        <w:t>untuk mem</w:t>
      </w:r>
      <w:r w:rsidR="00EB19B9">
        <w:rPr>
          <w:rFonts w:ascii="Times New Roman" w:hAnsi="Times New Roman" w:cs="Times New Roman"/>
        </w:rPr>
        <w:t xml:space="preserve">bimbing mereka menemukan </w:t>
      </w:r>
      <w:r w:rsidR="00EB19B9">
        <w:rPr>
          <w:rFonts w:ascii="Times New Roman" w:hAnsi="Times New Roman" w:cs="Times New Roman"/>
          <w:lang w:val="en-US"/>
        </w:rPr>
        <w:t>sesuatu</w:t>
      </w:r>
      <w:r w:rsidR="00BC378F" w:rsidRPr="00FC39E6">
        <w:rPr>
          <w:rFonts w:ascii="Times New Roman" w:hAnsi="Times New Roman" w:cs="Times New Roman"/>
        </w:rPr>
        <w:t xml:space="preserve"> yang bermanfaat </w:t>
      </w:r>
      <w:r w:rsidR="00EB19B9">
        <w:rPr>
          <w:rFonts w:ascii="Times New Roman" w:hAnsi="Times New Roman" w:cs="Times New Roman"/>
          <w:lang w:val="en-US"/>
        </w:rPr>
        <w:t xml:space="preserve">untuk peserta didik </w:t>
      </w:r>
      <w:r w:rsidR="007C7655" w:rsidRPr="00E40DD3">
        <w:rPr>
          <w:rFonts w:ascii="Times New Roman" w:hAnsi="Times New Roman" w:cs="Times New Roman"/>
        </w:rPr>
        <w:fldChar w:fldCharType="begin"/>
      </w:r>
      <w:r w:rsidR="007C7655" w:rsidRPr="00E40DD3">
        <w:rPr>
          <w:rFonts w:ascii="Times New Roman" w:hAnsi="Times New Roman" w:cs="Times New Roman"/>
        </w:rPr>
        <w:instrText xml:space="preserve"> ADDIN ZOTERO_ITEM CSL_CITATION {"citationID":"mR34BmV4","properties":{"formattedCitation":"(Harita, Laia, dan Zagoto 2022)","plainCitation":"(Harita, Laia, dan Zagoto 2022)","dontUpdate":true,"noteIndex":0},"citationItems":[{"id":251,"uris":["http://zotero.org/users/9242504/items/WY9SWBUP"],"itemData":{"id":251,"type":"article-journal","abstract":"The problem in this study is that most students have not shown good discipline character, where students are not on time to enter the classroom during study hours, like to leave class during learning, do not do assignments so that the character of student discipline that is not good becomes a habit. The purpose of the research is 1) to describe the formation of the character of the student's discipline and 2) to describe the role of counseling guidance teachers in the formation of student discipline character. This type of research is qualitative research. The results showed that the formation of student disciplined character through the provision of guidance continuously, leading students to good deeds, convincing students of the importance of discipline, providing reprimands and punishments for those who violate school rules. The role of counseling guidance teachers in the formation of student discipline character is to compile counseling guidance programs, facilitate student development, provide praise for students who have been disciplined so far, cooperate and coordinate, and counseling guidance teachers also cooperate with students, especially classroom administrators. Then it can be concluded that there is a need for counseling guidance programs in the formation of student discipline character. The advice that researchers can propose is 1) should the principal, counseling guidance teacher, Assistant Principal in student affairs, the class guardian always remind students of the importance of discipline in everyday life, 2) students should be able to comply with all rules and rules that apply in the school so that it can be a good habit in living this life wherever it is, 3) should the next researcher, can conduct relevant research and at a wider level.","container-title":"Counseling For All (Jurnal Bimbingan dan Konseling)","ISSN":"2775-3042","issue":"1","language":"en","note":"number: 1","page":"40-52","source":"jurnal.uniraya.ac.id","title":"Peranan Guru Bimbingan Konseling dalam Pembentukan Karakter Disiplin Siswa SMP Negeri 3 Onolalu Tahun Pelajaran 2021/2022","volume":"2","author":[{"family":"Harita","given":"Akuardin"},{"family":"Laia","given":"Bestari"},{"family":"Zagoto","given":"Sri Florina L."}],"issued":{"date-parts":[["2022",5,7]]}}}],"schema":"https://github.com/citation-style-language/schema/raw/master/csl-citation.json"} </w:instrText>
      </w:r>
      <w:r w:rsidR="007C7655" w:rsidRPr="00E40DD3">
        <w:rPr>
          <w:rFonts w:ascii="Times New Roman" w:hAnsi="Times New Roman" w:cs="Times New Roman"/>
        </w:rPr>
        <w:fldChar w:fldCharType="separate"/>
      </w:r>
      <w:r w:rsidR="007C7655" w:rsidRPr="00E40DD3">
        <w:rPr>
          <w:rFonts w:ascii="Times New Roman" w:hAnsi="Times New Roman" w:cs="Times New Roman"/>
        </w:rPr>
        <w:t>(Harita, Laia, dan Zagoto, 2022)</w:t>
      </w:r>
      <w:r w:rsidR="007C7655" w:rsidRPr="00E40DD3">
        <w:rPr>
          <w:rFonts w:ascii="Times New Roman" w:hAnsi="Times New Roman" w:cs="Times New Roman"/>
        </w:rPr>
        <w:fldChar w:fldCharType="end"/>
      </w:r>
      <w:r w:rsidR="007C7655" w:rsidRPr="00E40DD3">
        <w:rPr>
          <w:rFonts w:ascii="Times New Roman" w:hAnsi="Times New Roman" w:cs="Times New Roman"/>
        </w:rPr>
        <w:t>.</w:t>
      </w:r>
    </w:p>
    <w:p w:rsidR="007C7655" w:rsidRPr="00BC378F" w:rsidRDefault="00EB19B9" w:rsidP="00EB19B9">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Menurut Prijodarminto</w:t>
      </w:r>
      <w:r w:rsidR="00BC378F" w:rsidRPr="0097532B">
        <w:rPr>
          <w:rFonts w:ascii="Times New Roman" w:hAnsi="Times New Roman" w:cs="Times New Roman"/>
          <w:lang w:val="en-US"/>
        </w:rPr>
        <w:t>, sikap mental yang merupakan disposisi kepatuhan dan disipl</w:t>
      </w:r>
      <w:r w:rsidR="00BC378F">
        <w:rPr>
          <w:rFonts w:ascii="Times New Roman" w:hAnsi="Times New Roman" w:cs="Times New Roman"/>
          <w:lang w:val="en-US"/>
        </w:rPr>
        <w:t>in kemudian atau kontrol</w:t>
      </w:r>
      <w:r w:rsidR="00BC378F" w:rsidRPr="0097532B">
        <w:rPr>
          <w:rFonts w:ascii="Times New Roman" w:hAnsi="Times New Roman" w:cs="Times New Roman"/>
          <w:lang w:val="en-US"/>
        </w:rPr>
        <w:t xml:space="preserve"> ji</w:t>
      </w:r>
      <w:r>
        <w:rPr>
          <w:rFonts w:ascii="Times New Roman" w:hAnsi="Times New Roman" w:cs="Times New Roman"/>
          <w:lang w:val="en-US"/>
        </w:rPr>
        <w:t xml:space="preserve">wa dan kontrol karakter. </w:t>
      </w:r>
      <w:proofErr w:type="gramStart"/>
      <w:r>
        <w:rPr>
          <w:rFonts w:ascii="Times New Roman" w:hAnsi="Times New Roman" w:cs="Times New Roman"/>
          <w:lang w:val="en-US"/>
        </w:rPr>
        <w:t>P</w:t>
      </w:r>
      <w:r w:rsidR="00BC378F" w:rsidRPr="0097532B">
        <w:rPr>
          <w:rFonts w:ascii="Times New Roman" w:hAnsi="Times New Roman" w:cs="Times New Roman"/>
          <w:lang w:val="en-US"/>
        </w:rPr>
        <w:t>emahaman yang baik tentang kerangka atau perilaku, standar, ukuran, dan prinsip sehingga pemahaman ini memberikan pemahaman atau perhatian yang mendalam bahwa konsistensi dengan standar, a</w:t>
      </w:r>
      <w:r w:rsidR="00BC378F">
        <w:rPr>
          <w:rFonts w:ascii="Times New Roman" w:hAnsi="Times New Roman" w:cs="Times New Roman"/>
          <w:lang w:val="en-US"/>
        </w:rPr>
        <w:t>turan, model, dan pedoman yang mana</w:t>
      </w:r>
      <w:r w:rsidR="00BC378F" w:rsidRPr="0097532B">
        <w:rPr>
          <w:rFonts w:ascii="Times New Roman" w:hAnsi="Times New Roman" w:cs="Times New Roman"/>
          <w:lang w:val="en-US"/>
        </w:rPr>
        <w:t xml:space="preserve"> kebutuhan mutlak untuk membuat kemajuan</w:t>
      </w:r>
      <w:r>
        <w:rPr>
          <w:rFonts w:ascii="Times New Roman" w:hAnsi="Times New Roman" w:cs="Times New Roman"/>
          <w:lang w:val="en-US"/>
        </w:rPr>
        <w:t>.</w:t>
      </w:r>
      <w:proofErr w:type="gramEnd"/>
      <w:r>
        <w:rPr>
          <w:rFonts w:ascii="Times New Roman" w:hAnsi="Times New Roman" w:cs="Times New Roman"/>
          <w:lang w:val="en-US"/>
        </w:rPr>
        <w:t xml:space="preserve"> </w:t>
      </w:r>
      <w:r w:rsidR="00A31927">
        <w:rPr>
          <w:rFonts w:ascii="Times New Roman" w:hAnsi="Times New Roman" w:cs="Times New Roman"/>
          <w:lang w:val="en-US"/>
        </w:rPr>
        <w:t>W</w:t>
      </w:r>
      <w:r w:rsidR="00BC378F" w:rsidRPr="0097532B">
        <w:rPr>
          <w:rFonts w:ascii="Times New Roman" w:hAnsi="Times New Roman" w:cs="Times New Roman"/>
          <w:lang w:val="en-US"/>
        </w:rPr>
        <w:t>atak perilaku biasanya menunjukkan kejujuran, untuk mematuhi segala sesuatu dengan hati-hati dan dengan cara yang tepat</w:t>
      </w:r>
      <w:r w:rsidR="00BC378F">
        <w:rPr>
          <w:rFonts w:ascii="Times New Roman" w:hAnsi="Times New Roman" w:cs="Times New Roman"/>
          <w:lang w:val="en-US"/>
        </w:rPr>
        <w:t xml:space="preserve"> </w:t>
      </w:r>
      <w:r w:rsidR="00EE58D5">
        <w:rPr>
          <w:rFonts w:ascii="Times New Roman" w:hAnsi="Times New Roman" w:cs="Times New Roman"/>
          <w:lang w:val="en-US"/>
        </w:rPr>
        <w:fldChar w:fldCharType="begin"/>
      </w:r>
      <w:r w:rsidR="00B75157">
        <w:rPr>
          <w:rFonts w:ascii="Times New Roman" w:hAnsi="Times New Roman" w:cs="Times New Roman"/>
          <w:lang w:val="en-US"/>
        </w:rPr>
        <w:instrText xml:space="preserve"> ADDIN ZOTERO_ITEM CSL_CITATION {"citationID":"4hA6YuPy","properties":{"formattedCitation":"(Mz 2018)","plainCitation":"(Mz 2018)","dontUpdate":true,"noteIndex":0},"citationItems":[{"id":278,"uris":["http://zotero.org/users/9242504/items/9E3JFN62"],"itemData":{"id":278,"type":"article-journal","abstract":"Tujuan penelitian ini adalah untuk mengetahui peran Konsep Diri terhadap Kedisiplinan Siswa di Madrasah “ABC” Yogyakarta, Tahun Akademik 2015/2016. Populasi dari penelitian ini terdiri dari 208 siswa dari Madrasah “ABC”. Data dikumpulkan dengan menggunakan skala Konsep Diri dan skala Kedisiplinan menggunakan Analisis Regresi Berganda dan Teknik Korelasi Parsial. Hasil menunjukkan peran signifikan positif antara Konsep Diri terhadap Kedisiplinan yang menunjukkan F = 70,770, p = 0,000 (p &lt;0,05). Peran signifikan positif dari Konsep Diri terhadap Kedisiplinan ditemukan t = 8,346, p = 0,000 (p &lt;0,05). Kontribusi Efektif Konsep Diri terhadap Kedisiplinan menunjukkan 51,9%, dan sekitar (48,1%) dipengaruhi oleh faktor-faktor lain yang tidak menjadi fokus dalam penelitian ini. Kesimpulan berdasarkan hasil analisis ditemukan peran signifikan positif Konsep Diri terhadap Kedisiplinan. Semakin tinggi skor Konsep Diri, semakin tinggi pula Kedisiplinan. Sebaliknya, semakin rendah Konsep Diri, maka rendah pula Kedisiplinan.Kata Kunci: Konsep Diri, Kedisiplinan","container-title":"NALAR: Jurnal Peradaban dan Pemikiran Islam","DOI":"10.23971/njppi.v2i1.915","ISSN":"2598-8999","issue":"1","language":"ind","note":"number: 1","page":"1-11","source":"e-journal.iain-palangkaraya.ac.id","title":"Peran Konsep Diri Terhadap Kedisiplinan Siswa","volume":"2","author":[{"family":"Mz","given":"Ihsan"}],"issued":{"date-parts":[["2018",8,29]]}}}],"schema":"https://github.com/citation-style-language/schema/raw/master/csl-citation.json"} </w:instrText>
      </w:r>
      <w:r w:rsidR="00EE58D5">
        <w:rPr>
          <w:rFonts w:ascii="Times New Roman" w:hAnsi="Times New Roman" w:cs="Times New Roman"/>
          <w:lang w:val="en-US"/>
        </w:rPr>
        <w:fldChar w:fldCharType="separate"/>
      </w:r>
      <w:r w:rsidR="00EE58D5" w:rsidRPr="00EE58D5">
        <w:rPr>
          <w:rFonts w:ascii="Times New Roman" w:hAnsi="Times New Roman" w:cs="Times New Roman"/>
        </w:rPr>
        <w:t>(</w:t>
      </w:r>
      <w:r w:rsidR="00DC75F6">
        <w:rPr>
          <w:rFonts w:ascii="Times New Roman" w:hAnsi="Times New Roman" w:cs="Times New Roman"/>
          <w:lang w:val="en-US"/>
        </w:rPr>
        <w:t xml:space="preserve">Ihsan </w:t>
      </w:r>
      <w:r w:rsidR="00EE58D5" w:rsidRPr="00EE58D5">
        <w:rPr>
          <w:rFonts w:ascii="Times New Roman" w:hAnsi="Times New Roman" w:cs="Times New Roman"/>
        </w:rPr>
        <w:t>Mz</w:t>
      </w:r>
      <w:r w:rsidR="00DC75F6">
        <w:rPr>
          <w:rFonts w:ascii="Times New Roman" w:hAnsi="Times New Roman" w:cs="Times New Roman"/>
          <w:lang w:val="en-US"/>
        </w:rPr>
        <w:t>,</w:t>
      </w:r>
      <w:r w:rsidR="00EE58D5" w:rsidRPr="00EE58D5">
        <w:rPr>
          <w:rFonts w:ascii="Times New Roman" w:hAnsi="Times New Roman" w:cs="Times New Roman"/>
        </w:rPr>
        <w:t xml:space="preserve"> 2018)</w:t>
      </w:r>
      <w:r w:rsidR="00EE58D5">
        <w:rPr>
          <w:rFonts w:ascii="Times New Roman" w:hAnsi="Times New Roman" w:cs="Times New Roman"/>
          <w:lang w:val="en-US"/>
        </w:rPr>
        <w:fldChar w:fldCharType="end"/>
      </w:r>
      <w:r w:rsidR="00EE58D5" w:rsidRPr="00EE58D5">
        <w:rPr>
          <w:rFonts w:ascii="Times New Roman" w:hAnsi="Times New Roman" w:cs="Times New Roman"/>
        </w:rPr>
        <w:t>.</w:t>
      </w:r>
      <w:r w:rsidR="00BC378F">
        <w:rPr>
          <w:rFonts w:ascii="Times New Roman" w:hAnsi="Times New Roman" w:cs="Times New Roman"/>
          <w:lang w:val="en-US"/>
        </w:rPr>
        <w:t xml:space="preserve"> </w:t>
      </w:r>
      <w:r w:rsidR="007C7655" w:rsidRPr="007C7655">
        <w:rPr>
          <w:rFonts w:ascii="Times New Roman" w:hAnsi="Times New Roman" w:cs="Times New Roman"/>
        </w:rPr>
        <w:t xml:space="preserve">Hasil penelitian </w:t>
      </w:r>
      <w:r w:rsidR="007C7655" w:rsidRPr="007C7655">
        <w:rPr>
          <w:rFonts w:ascii="Times New Roman" w:hAnsi="Times New Roman" w:cs="Times New Roman"/>
        </w:rPr>
        <w:fldChar w:fldCharType="begin"/>
      </w:r>
      <w:r w:rsidR="00EE58D5">
        <w:rPr>
          <w:rFonts w:ascii="Times New Roman" w:hAnsi="Times New Roman" w:cs="Times New Roman"/>
        </w:rPr>
        <w:instrText xml:space="preserve"> ADDIN ZOTERO_ITEM CSL_CITATION {"citationID":"K8vdNe57","properties":{"formattedCitation":"(Rufaedah dan Maesaroh 2021)","plainCitation":"(Rufaedah dan Maesaroh 2021)","dontUpdate":true,"noteIndex":0},"citationItems":[{"id":272,"uris":["http://zotero.org/users/9242504/items/DHXK7BC5"],"itemData":{"id":272,"type":"article-journal","abstract":"setiap individu (siswa) membutuhkan kedisiplinan karena dengan disiplin siswa dapat berperilaku tidak menyimpang. Dengan disiplin siswa dapat memahami dan menyesuaikan diri dengan tuntutan lingkungan, dapat mengatur keseimbangan keinginan individu satu dengan individu lainnya, menjauhi siswa&amp;nbsp; melakukan hal-hal yan dilarang sekolah, mendorong siswa melakukan hal-hal yang baik dan benar. Layanan BK merupakan salah satu sistem yang dapat membantu meningkatkan kedisplinan siswa. Guru BK diharapkan dapat memberikan layanan-layanan dalam meningkatkan kedisiplinan ini. Penelitian ini merupakan penelitian kualitatif, untuk mengeksplorasi layanan BK yang ada di SMPN 2 Balongan terutama pemberian layanan dalam meningkatkan kedisiplinan siswa. Hasil penelitian menunjukkan bahwa layanan kuratif lebih ditekankan saat menemui siswa yang tidak disiplin, sedangkan layanan preventif yang digunakan melalui teknik bimbingan kelompok maupun individu.","container-title":"Counselia; Jurnal Bimbingan Konseling Pendidikan Islam","ISSN":"2775-9865","issue":"1","language":"en","note":"number: 1","page":"8-15","source":"counselia.faiunwir.ac.id","title":"PERAN GURU BK DALAM MENINGKATKAN KEDISIPLINAN SISWA KELAS VIII DI SMP NEGERI 2 BALONGAN","volume":"1","author":[{"family":"Rufaedah","given":"Evi Aeni"},{"family":"Maesaroh","given":""}],"issued":{"date-parts":[["2021",2,24]]}}}],"schema":"https://github.com/citation-style-language/schema/raw/master/csl-citation.json"} </w:instrText>
      </w:r>
      <w:r w:rsidR="007C7655" w:rsidRPr="007C7655">
        <w:rPr>
          <w:rFonts w:ascii="Times New Roman" w:hAnsi="Times New Roman" w:cs="Times New Roman"/>
        </w:rPr>
        <w:fldChar w:fldCharType="separate"/>
      </w:r>
      <w:r w:rsidR="007C7655" w:rsidRPr="007C7655">
        <w:rPr>
          <w:rFonts w:ascii="Times New Roman" w:hAnsi="Times New Roman" w:cs="Times New Roman"/>
        </w:rPr>
        <w:t>(Rufaedah dan Maesaroh, 2021)</w:t>
      </w:r>
      <w:r w:rsidR="007C7655" w:rsidRPr="007C7655">
        <w:rPr>
          <w:rFonts w:ascii="Times New Roman" w:hAnsi="Times New Roman" w:cs="Times New Roman"/>
        </w:rPr>
        <w:fldChar w:fldCharType="end"/>
      </w:r>
      <w:r w:rsidR="007C7655" w:rsidRPr="007C7655">
        <w:rPr>
          <w:rFonts w:ascii="Times New Roman" w:hAnsi="Times New Roman" w:cs="Times New Roman"/>
        </w:rPr>
        <w:t xml:space="preserve"> </w:t>
      </w:r>
      <w:r w:rsidR="00BC378F">
        <w:rPr>
          <w:rFonts w:ascii="Times New Roman" w:hAnsi="Times New Roman" w:cs="Times New Roman"/>
          <w:lang w:val="en-US"/>
        </w:rPr>
        <w:t xml:space="preserve">bahwa </w:t>
      </w:r>
      <w:r w:rsidR="007C7655" w:rsidRPr="007C7655">
        <w:rPr>
          <w:rFonts w:ascii="Times New Roman" w:hAnsi="Times New Roman" w:cs="Times New Roman"/>
        </w:rPr>
        <w:t>sebagai pendidik mendisiplinkan diri</w:t>
      </w:r>
      <w:r w:rsidR="00BC378F">
        <w:rPr>
          <w:rFonts w:ascii="Times New Roman" w:hAnsi="Times New Roman" w:cs="Times New Roman"/>
        </w:rPr>
        <w:t xml:space="preserve"> </w:t>
      </w:r>
      <w:r w:rsidR="00BC378F">
        <w:rPr>
          <w:rFonts w:ascii="Times New Roman" w:hAnsi="Times New Roman" w:cs="Times New Roman"/>
          <w:lang w:val="en-US"/>
        </w:rPr>
        <w:t xml:space="preserve">siswa </w:t>
      </w:r>
      <w:r w:rsidR="00BC378F">
        <w:rPr>
          <w:rFonts w:ascii="Times New Roman" w:hAnsi="Times New Roman" w:cs="Times New Roman"/>
        </w:rPr>
        <w:t xml:space="preserve">sangatlah penting, </w:t>
      </w:r>
      <w:r w:rsidR="00EA21E9">
        <w:rPr>
          <w:rFonts w:ascii="Times New Roman" w:hAnsi="Times New Roman" w:cs="Times New Roman"/>
          <w:lang w:val="en-US"/>
        </w:rPr>
        <w:t>yaitu</w:t>
      </w:r>
      <w:r w:rsidR="007C7655" w:rsidRPr="007C7655">
        <w:rPr>
          <w:rFonts w:ascii="Times New Roman" w:hAnsi="Times New Roman" w:cs="Times New Roman"/>
        </w:rPr>
        <w:t>:</w:t>
      </w:r>
    </w:p>
    <w:p w:rsidR="007C7655" w:rsidRPr="007C7655" w:rsidRDefault="00641DEB" w:rsidP="00641DEB">
      <w:pPr>
        <w:pStyle w:val="BodyText"/>
        <w:numPr>
          <w:ilvl w:val="0"/>
          <w:numId w:val="11"/>
        </w:numPr>
        <w:tabs>
          <w:tab w:val="left" w:pos="284"/>
        </w:tabs>
        <w:spacing w:after="0"/>
        <w:ind w:left="284" w:hanging="284"/>
        <w:jc w:val="both"/>
        <w:rPr>
          <w:rFonts w:ascii="Times New Roman" w:hAnsi="Times New Roman" w:cs="Times New Roman"/>
        </w:rPr>
      </w:pPr>
      <w:r>
        <w:rPr>
          <w:rFonts w:ascii="Times New Roman" w:hAnsi="Times New Roman" w:cs="Times New Roman"/>
        </w:rPr>
        <w:t>M</w:t>
      </w:r>
      <w:r w:rsidR="007C7655" w:rsidRPr="007C7655">
        <w:rPr>
          <w:rFonts w:ascii="Times New Roman" w:hAnsi="Times New Roman" w:cs="Times New Roman"/>
        </w:rPr>
        <w:t xml:space="preserve">engembangkan gambaran perilaku disiplin </w:t>
      </w:r>
      <w:r>
        <w:rPr>
          <w:rFonts w:ascii="Times New Roman" w:hAnsi="Times New Roman" w:cs="Times New Roman"/>
          <w:lang w:val="en-US"/>
        </w:rPr>
        <w:t xml:space="preserve">untuk memfasilitasi siswa </w:t>
      </w:r>
      <w:r w:rsidR="007C7655" w:rsidRPr="007C7655">
        <w:rPr>
          <w:rFonts w:ascii="Times New Roman" w:hAnsi="Times New Roman" w:cs="Times New Roman"/>
        </w:rPr>
        <w:t xml:space="preserve">berdasarkan perbedaan </w:t>
      </w:r>
      <w:r w:rsidRPr="0097532B">
        <w:rPr>
          <w:rFonts w:ascii="Times New Roman" w:hAnsi="Times New Roman" w:cs="Times New Roman"/>
          <w:lang w:val="en-US"/>
        </w:rPr>
        <w:t xml:space="preserve">dalam kualitas individu dari setiap siswa yang mendorong pelaksanaan </w:t>
      </w:r>
      <w:r>
        <w:rPr>
          <w:rFonts w:ascii="Times New Roman" w:hAnsi="Times New Roman" w:cs="Times New Roman"/>
          <w:lang w:val="en-US"/>
        </w:rPr>
        <w:t>pergantian peristiwa yang ideal</w:t>
      </w:r>
      <w:r w:rsidR="007C7655" w:rsidRPr="007C7655">
        <w:rPr>
          <w:rFonts w:ascii="Times New Roman" w:hAnsi="Times New Roman" w:cs="Times New Roman"/>
        </w:rPr>
        <w:t xml:space="preserve">. </w:t>
      </w:r>
    </w:p>
    <w:p w:rsidR="007C7655" w:rsidRPr="00CF30BC" w:rsidRDefault="00641DEB" w:rsidP="00641DEB">
      <w:pPr>
        <w:pStyle w:val="BodyText"/>
        <w:numPr>
          <w:ilvl w:val="0"/>
          <w:numId w:val="11"/>
        </w:numPr>
        <w:tabs>
          <w:tab w:val="left" w:pos="284"/>
        </w:tabs>
        <w:spacing w:after="0"/>
        <w:ind w:left="284" w:hanging="284"/>
        <w:jc w:val="both"/>
        <w:rPr>
          <w:rFonts w:ascii="Times New Roman" w:hAnsi="Times New Roman" w:cs="Times New Roman"/>
        </w:rPr>
      </w:pPr>
      <w:r w:rsidRPr="00CF30BC">
        <w:rPr>
          <w:rFonts w:ascii="Times New Roman" w:hAnsi="Times New Roman" w:cs="Times New Roman"/>
        </w:rPr>
        <w:t>Bekerja dengan siswa untuk mengerjakan tolok ukur perilaku sesuai dengan berbagai kualitas, harus dimungkinkan oleh guru di sekolah sebagai tahap dengan tujuan akhir untuk lebih mengembangkan disiplin dalam kehidupan sekolah dan kehidupan daerah secara keseluruhan.</w:t>
      </w:r>
    </w:p>
    <w:p w:rsidR="007C7655" w:rsidRPr="007C7655" w:rsidRDefault="00641DEB" w:rsidP="007C7655">
      <w:pPr>
        <w:pStyle w:val="BodyText"/>
        <w:numPr>
          <w:ilvl w:val="0"/>
          <w:numId w:val="11"/>
        </w:numPr>
        <w:tabs>
          <w:tab w:val="left" w:pos="284"/>
        </w:tabs>
        <w:spacing w:after="0"/>
        <w:ind w:left="284" w:hanging="284"/>
        <w:jc w:val="both"/>
        <w:rPr>
          <w:rFonts w:ascii="Times New Roman" w:hAnsi="Times New Roman" w:cs="Times New Roman"/>
        </w:rPr>
      </w:pPr>
      <w:r w:rsidRPr="0097532B">
        <w:rPr>
          <w:rFonts w:ascii="Times New Roman" w:hAnsi="Times New Roman" w:cs="Times New Roman"/>
          <w:lang w:val="en-US"/>
        </w:rPr>
        <w:t>Bekerja dengan siswa untuk memahami, memahami, dan menyetujui semua disiplin ilmu yang ditetapkan unt</w:t>
      </w:r>
      <w:r>
        <w:rPr>
          <w:rFonts w:ascii="Times New Roman" w:hAnsi="Times New Roman" w:cs="Times New Roman"/>
          <w:lang w:val="en-US"/>
        </w:rPr>
        <w:t>uk kesejahteraan mereka sendiri</w:t>
      </w:r>
      <w:r w:rsidR="007C7655" w:rsidRPr="007C7655">
        <w:rPr>
          <w:rFonts w:ascii="Times New Roman" w:hAnsi="Times New Roman" w:cs="Times New Roman"/>
        </w:rPr>
        <w:t xml:space="preserve">. </w:t>
      </w:r>
    </w:p>
    <w:p w:rsidR="007C7655" w:rsidRPr="00641DEB" w:rsidRDefault="00641DEB" w:rsidP="00A31927">
      <w:pPr>
        <w:pStyle w:val="BodyText"/>
        <w:numPr>
          <w:ilvl w:val="0"/>
          <w:numId w:val="11"/>
        </w:numPr>
        <w:tabs>
          <w:tab w:val="left" w:pos="284"/>
        </w:tabs>
        <w:spacing w:after="0"/>
        <w:ind w:left="284" w:hanging="284"/>
        <w:jc w:val="both"/>
        <w:rPr>
          <w:rFonts w:ascii="Times New Roman" w:hAnsi="Times New Roman" w:cs="Times New Roman"/>
          <w:lang w:val="en-US"/>
        </w:rPr>
      </w:pPr>
      <w:r>
        <w:rPr>
          <w:rFonts w:ascii="Times New Roman" w:hAnsi="Times New Roman" w:cs="Times New Roman"/>
          <w:lang w:val="en-US"/>
        </w:rPr>
        <w:t>Penerapan kedisiplinan</w:t>
      </w:r>
      <w:r w:rsidR="00A31927">
        <w:rPr>
          <w:rFonts w:ascii="Times New Roman" w:hAnsi="Times New Roman" w:cs="Times New Roman"/>
          <w:lang w:val="en-US"/>
        </w:rPr>
        <w:t xml:space="preserve"> dimulai sejak dini sehingga kedepannya terbentuk kedisiplinan dalam diri peserta didik.</w:t>
      </w:r>
    </w:p>
    <w:p w:rsidR="0009645D" w:rsidRPr="00E40DD3" w:rsidRDefault="00A31927" w:rsidP="00A31927">
      <w:pPr>
        <w:pStyle w:val="BodyText"/>
        <w:tabs>
          <w:tab w:val="left" w:pos="426"/>
        </w:tabs>
        <w:spacing w:after="0"/>
        <w:ind w:firstLine="567"/>
        <w:jc w:val="both"/>
        <w:rPr>
          <w:rFonts w:ascii="Times New Roman" w:hAnsi="Times New Roman" w:cs="Times New Roman"/>
        </w:rPr>
      </w:pPr>
      <w:r>
        <w:rPr>
          <w:rFonts w:ascii="Times New Roman" w:hAnsi="Times New Roman" w:cs="Times New Roman"/>
        </w:rPr>
        <w:t xml:space="preserve">Guru </w:t>
      </w:r>
      <w:r>
        <w:rPr>
          <w:rFonts w:ascii="Times New Roman" w:hAnsi="Times New Roman" w:cs="Times New Roman"/>
          <w:lang w:val="en-US"/>
        </w:rPr>
        <w:t>mampu</w:t>
      </w:r>
      <w:r w:rsidR="0009645D" w:rsidRPr="00E40DD3">
        <w:rPr>
          <w:rFonts w:ascii="Times New Roman" w:hAnsi="Times New Roman" w:cs="Times New Roman"/>
        </w:rPr>
        <w:t xml:space="preserve"> meningkatkan nilai mata pelajaran dan karakter siswa, yang sangat dibutuhkan siswa untuk meningkatkan prestasi akademiknya. </w:t>
      </w:r>
      <w:r>
        <w:rPr>
          <w:rFonts w:ascii="Times New Roman" w:hAnsi="Times New Roman" w:cs="Times New Roman"/>
          <w:lang w:val="en-US"/>
        </w:rPr>
        <w:t>P</w:t>
      </w:r>
      <w:r w:rsidR="0009645D" w:rsidRPr="00E40DD3">
        <w:rPr>
          <w:rFonts w:ascii="Times New Roman" w:hAnsi="Times New Roman" w:cs="Times New Roman"/>
        </w:rPr>
        <w:t xml:space="preserve">eran guru dalam meningkatkan </w:t>
      </w:r>
      <w:proofErr w:type="gramStart"/>
      <w:r w:rsidR="0009645D" w:rsidRPr="00E40DD3">
        <w:rPr>
          <w:rFonts w:ascii="Times New Roman" w:hAnsi="Times New Roman" w:cs="Times New Roman"/>
        </w:rPr>
        <w:t>kedisiplinan  siswa</w:t>
      </w:r>
      <w:proofErr w:type="gramEnd"/>
      <w:r w:rsidR="0009645D" w:rsidRPr="00E40DD3">
        <w:rPr>
          <w:rFonts w:ascii="Times New Roman" w:hAnsi="Times New Roman" w:cs="Times New Roman"/>
        </w:rPr>
        <w:t xml:space="preserve"> sangat penting, siswa harus diajarkan pembentukan disiplin sejak sekolah dasar, dan secara bertahap diajarkan bagaimana menerapkan sikap disiplin ​​kepada anak. </w:t>
      </w:r>
      <w:r w:rsidR="003F2D3C" w:rsidRPr="00E40DD3">
        <w:rPr>
          <w:rFonts w:ascii="Times New Roman" w:hAnsi="Times New Roman" w:cs="Times New Roman"/>
        </w:rPr>
        <w:t xml:space="preserve">Dalam upaya meningkatkan karakteristik disiplin di lingkungan sekolah, terdapat faktor-faktor yang mempengaruhi tingkat prestasi, yaitu ada tidaknya guru panutan, besar kecilnya penghargaan, ada tidaknya aturan yang jelas tentang penggunaan guru sebagai </w:t>
      </w:r>
      <w:r w:rsidR="003F2D3C" w:rsidRPr="00E40DD3">
        <w:rPr>
          <w:rFonts w:ascii="Times New Roman" w:hAnsi="Times New Roman" w:cs="Times New Roman"/>
        </w:rPr>
        <w:lastRenderedPageBreak/>
        <w:t>fasilitator, keberanian guru untuk berti</w:t>
      </w:r>
      <w:bookmarkStart w:id="0" w:name="_GoBack"/>
      <w:bookmarkEnd w:id="0"/>
      <w:r w:rsidR="003F2D3C" w:rsidRPr="00E40DD3">
        <w:rPr>
          <w:rFonts w:ascii="Times New Roman" w:hAnsi="Times New Roman" w:cs="Times New Roman"/>
        </w:rPr>
        <w:t xml:space="preserve">ndak, ada tidaknya supervisi, ada tidaknya perhatian siswa telah membentuk kebiasaan yang mendukung terciptanya kedisiplinan </w:t>
      </w:r>
      <w:r w:rsidR="003F2D3C" w:rsidRPr="00E40DD3">
        <w:rPr>
          <w:rFonts w:ascii="Times New Roman" w:hAnsi="Times New Roman" w:cs="Times New Roman"/>
        </w:rPr>
        <w:fldChar w:fldCharType="begin"/>
      </w:r>
      <w:r w:rsidR="006D397D" w:rsidRPr="00E40DD3">
        <w:rPr>
          <w:rFonts w:ascii="Times New Roman" w:hAnsi="Times New Roman" w:cs="Times New Roman"/>
        </w:rPr>
        <w:instrText xml:space="preserve"> ADDIN ZOTERO_ITEM CSL_CITATION {"citationID":"QwGfXSZl","properties":{"formattedCitation":"(Salouw, Suharno, dan Talapessy 2020)","plainCitation":"(Salouw, Suharno, dan Talapessy 2020)","dontUpdate":true,"noteIndex":0},"citationItems":[{"id":236,"uris":["http://zotero.org/users/9242504/items/36BVTBAQ"],"itemData":{"id":236,"type":"article-journal","abstract":"ABSTRACTThe purpose of this study was to revealed the role of the teacher in improving the character of discipline in order to realized students' personal resilience through learning Pancasila and Citizenship Education at SMA 1 Wonreli. student personal resilience. This research was a case study with a qualitative approach. This research was conducted in SMA 1 Wonreli Maluku Barat Daya (MBD). Data collection techniques in this study used three methods, namely, observation, interviews, and documentation. The results of this study were 1) The role of teachers in enhancing the character of discipline to created student personal resilience was the right way to instilled character values in the younger generation in order to created a generation with character and integrity. 2) Teachers always emphasized students to be disciplined and had good personalities in facing challenges and obstacles that weakened personal resilience, arriving at school on time, not cheating, wearing uniforms according to prescribed rules, obeying in words and actions. 3) In improving the character of discipline to created student personal resilience or fostering student character was the main alternative in producing students who were in accordance with the values of Pancasila.ABSTRAKTujuan penelitian ini adalah untuk mengungkapkan peran guru dalam meningkatkan karakter disiplin demi untuk mewujudkan ketahanan pribadi siswa melalui pembelajaran Pendidikan Pancasila dan Kewarganegaraan di SMA 1 Wonreli, Kendala apa saja yang di hadapi dalam menigkatkan karakter disiplin siswa, upaya yang digunakan dalam menigkatkan disiplin siswa untuk mewujudkn ketahanan pribadi siswa.Penelitian ini merupakan studi kasus dengan pendekatan kualitatif. Penelitian ini dilaksanakan di sekolah SMA 1 Wonreli Maluku Barat Daya (MBD). Teknik pengumpulan data dalam penelitian ini mengunakan tiga cara yaitu, observasi, wawancara, dan dokumentasi.Hasil dari penelitian ini adalah 1) Peran guru dalam meningkatkan karakter disiplin untuk mewujudkan ketahanan pribadi siswa merupakan cara yang tepat untuk menanamkan nilai-nilai karakter pada generasi muda demi untuk menciptakan generasi yang berkarakter dan berintegritas. 2) Guru selalu menekankan kepada siswa untuk berdisiplin dan berkepribadian baik dalam menghadapi tantangan dan hambatan yang melemahkan ketahanan pribadi, datang di sekolah tepat waktu., tidak mencontek, memakai seragam sesuai aturan yang ditentukan, taat dalam perkataan dan tindakan. 3) Dalam meningkatkan karakter disiplin untuk mewujudkan ketahanan pribadi siswa atau membina karakter siswa merupakan alternatif utama dalam menghasilkan peserta didik yang sesuai dengan nilai-nilai Pancasila.","container-title":"Jurnal Ketahanan Nasional","DOI":"10.22146/jkn.61168","ISSN":"2527-9688","issue":"3","language":"en","note":"number: 3","page":"380-398","source":"journal.ugm.ac.id","title":"Peran Guru Dalam Meningkatkan Karakter Disiplin Untuk Mewujudkan Ketahanan Pribadi Siswa Melalui Pembelajaran PPKn (Studi Kasus Di SMA 1 Wonreli Maluku Barat Daya)","volume":"26","author":[{"family":"Salouw","given":"Joniel Hendrik"},{"family":"Suharno","given":"Suharno Suharno"},{"family":"Talapessy","given":"Rostin"}],"issued":{"date-parts":[["2020",12,31]]}}}],"schema":"https://github.com/citation-style-language/schema/raw/master/csl-citation.json"} </w:instrText>
      </w:r>
      <w:r w:rsidR="003F2D3C" w:rsidRPr="00E40DD3">
        <w:rPr>
          <w:rFonts w:ascii="Times New Roman" w:hAnsi="Times New Roman" w:cs="Times New Roman"/>
        </w:rPr>
        <w:fldChar w:fldCharType="separate"/>
      </w:r>
      <w:r w:rsidR="003F2D3C" w:rsidRPr="00E40DD3">
        <w:rPr>
          <w:rFonts w:ascii="Times New Roman" w:hAnsi="Times New Roman" w:cs="Times New Roman"/>
        </w:rPr>
        <w:t>(Salouw, Suharno, dan Talapessy, 2020)</w:t>
      </w:r>
      <w:r w:rsidR="003F2D3C" w:rsidRPr="00E40DD3">
        <w:rPr>
          <w:rFonts w:ascii="Times New Roman" w:hAnsi="Times New Roman" w:cs="Times New Roman"/>
        </w:rPr>
        <w:fldChar w:fldCharType="end"/>
      </w:r>
      <w:r w:rsidR="003F2D3C" w:rsidRPr="00E40DD3">
        <w:rPr>
          <w:rFonts w:ascii="Times New Roman" w:hAnsi="Times New Roman" w:cs="Times New Roman"/>
        </w:rPr>
        <w:t>.</w:t>
      </w:r>
    </w:p>
    <w:p w:rsidR="002902E7" w:rsidRPr="00E40DD3" w:rsidRDefault="00616E47" w:rsidP="009A7876">
      <w:pPr>
        <w:pStyle w:val="Default"/>
        <w:ind w:firstLine="567"/>
        <w:jc w:val="both"/>
        <w:rPr>
          <w:sz w:val="22"/>
          <w:szCs w:val="22"/>
          <w:lang w:val="id-ID"/>
        </w:rPr>
      </w:pPr>
      <w:r w:rsidRPr="00E40DD3">
        <w:rPr>
          <w:sz w:val="22"/>
          <w:szCs w:val="22"/>
          <w:lang w:val="id-ID"/>
        </w:rPr>
        <w:t xml:space="preserve">Aturan yang </w:t>
      </w:r>
      <w:r w:rsidR="004A4C67" w:rsidRPr="00E40DD3">
        <w:rPr>
          <w:sz w:val="22"/>
          <w:szCs w:val="22"/>
          <w:lang w:val="id-ID"/>
        </w:rPr>
        <w:t>diterapkan di</w:t>
      </w:r>
      <w:r w:rsidRPr="00E40DD3">
        <w:rPr>
          <w:sz w:val="22"/>
          <w:szCs w:val="22"/>
          <w:lang w:val="id-ID"/>
        </w:rPr>
        <w:t xml:space="preserve"> sekolah</w:t>
      </w:r>
      <w:r w:rsidR="004A4C67" w:rsidRPr="00E40DD3">
        <w:rPr>
          <w:sz w:val="22"/>
          <w:szCs w:val="22"/>
          <w:lang w:val="id-ID"/>
        </w:rPr>
        <w:t xml:space="preserve"> membantu siswa untuk mengembangkan disiplin. Menurut Hj. Rusdiana, S.Pd.I, </w:t>
      </w:r>
      <w:r w:rsidR="004A4C67" w:rsidRPr="00E40DD3">
        <w:rPr>
          <w:i/>
          <w:iCs/>
          <w:sz w:val="22"/>
          <w:szCs w:val="22"/>
          <w:lang w:val="id-ID"/>
        </w:rPr>
        <w:t>“sangat penting untuk meningkatkan kedisiplinan sis</w:t>
      </w:r>
      <w:r w:rsidR="00EA0CCA">
        <w:rPr>
          <w:i/>
          <w:iCs/>
          <w:sz w:val="22"/>
          <w:szCs w:val="22"/>
          <w:lang w:val="id-ID"/>
        </w:rPr>
        <w:t xml:space="preserve">wa karena guru </w:t>
      </w:r>
      <w:r w:rsidR="00EA0CCA" w:rsidRPr="00CF30BC">
        <w:rPr>
          <w:i/>
          <w:iCs/>
          <w:sz w:val="22"/>
          <w:szCs w:val="22"/>
          <w:lang w:val="id-ID"/>
        </w:rPr>
        <w:t xml:space="preserve">bukan hanya </w:t>
      </w:r>
      <w:r w:rsidR="00EA0CCA">
        <w:rPr>
          <w:i/>
          <w:iCs/>
          <w:sz w:val="22"/>
          <w:szCs w:val="22"/>
          <w:lang w:val="id-ID"/>
        </w:rPr>
        <w:t xml:space="preserve"> mengajar tetapi juga</w:t>
      </w:r>
      <w:r w:rsidR="00EA0CCA" w:rsidRPr="00CF30BC">
        <w:rPr>
          <w:i/>
          <w:iCs/>
          <w:sz w:val="22"/>
          <w:szCs w:val="22"/>
          <w:lang w:val="id-ID"/>
        </w:rPr>
        <w:t xml:space="preserve"> bisa </w:t>
      </w:r>
      <w:r w:rsidR="00EA0CCA">
        <w:rPr>
          <w:i/>
          <w:iCs/>
          <w:sz w:val="22"/>
          <w:szCs w:val="22"/>
          <w:lang w:val="id-ID"/>
        </w:rPr>
        <w:t xml:space="preserve"> </w:t>
      </w:r>
      <w:r w:rsidR="004A4C67" w:rsidRPr="00E40DD3">
        <w:rPr>
          <w:i/>
          <w:iCs/>
          <w:sz w:val="22"/>
          <w:szCs w:val="22"/>
          <w:lang w:val="id-ID"/>
        </w:rPr>
        <w:t xml:space="preserve"> </w:t>
      </w:r>
      <w:r w:rsidR="00EA0CCA" w:rsidRPr="00CF30BC">
        <w:rPr>
          <w:i/>
          <w:iCs/>
          <w:sz w:val="22"/>
          <w:szCs w:val="22"/>
          <w:lang w:val="id-ID"/>
        </w:rPr>
        <w:t xml:space="preserve">memberikan contoh </w:t>
      </w:r>
      <w:r w:rsidR="004A4C67" w:rsidRPr="00E40DD3">
        <w:rPr>
          <w:i/>
          <w:iCs/>
          <w:sz w:val="22"/>
          <w:szCs w:val="22"/>
          <w:lang w:val="id-ID"/>
        </w:rPr>
        <w:t xml:space="preserve">yang baik dan otentik. </w:t>
      </w:r>
      <w:r w:rsidR="00EA0CCA" w:rsidRPr="00CF30BC">
        <w:rPr>
          <w:i/>
          <w:iCs/>
          <w:sz w:val="22"/>
          <w:szCs w:val="22"/>
          <w:lang w:val="id-ID"/>
        </w:rPr>
        <w:t xml:space="preserve">Kedisiplinan </w:t>
      </w:r>
      <w:r w:rsidR="004A4C67" w:rsidRPr="00E40DD3">
        <w:rPr>
          <w:i/>
          <w:iCs/>
          <w:sz w:val="22"/>
          <w:szCs w:val="22"/>
          <w:lang w:val="id-ID"/>
        </w:rPr>
        <w:t xml:space="preserve">datang </w:t>
      </w:r>
      <w:r w:rsidR="00EA0CCA">
        <w:rPr>
          <w:i/>
          <w:iCs/>
          <w:sz w:val="22"/>
          <w:szCs w:val="22"/>
          <w:lang w:val="id-ID"/>
        </w:rPr>
        <w:t xml:space="preserve">dari guru terlebih dahulu, </w:t>
      </w:r>
      <w:r w:rsidR="00EA0CCA" w:rsidRPr="00CF30BC">
        <w:rPr>
          <w:i/>
          <w:iCs/>
          <w:sz w:val="22"/>
          <w:szCs w:val="22"/>
          <w:lang w:val="id-ID"/>
        </w:rPr>
        <w:t xml:space="preserve">supaya </w:t>
      </w:r>
      <w:r w:rsidR="00EA0CCA">
        <w:rPr>
          <w:i/>
          <w:iCs/>
          <w:sz w:val="22"/>
          <w:szCs w:val="22"/>
          <w:lang w:val="id-ID"/>
        </w:rPr>
        <w:t>siswa</w:t>
      </w:r>
      <w:r w:rsidR="004A4C67" w:rsidRPr="00E40DD3">
        <w:rPr>
          <w:i/>
          <w:iCs/>
          <w:sz w:val="22"/>
          <w:szCs w:val="22"/>
          <w:lang w:val="id-ID"/>
        </w:rPr>
        <w:t xml:space="preserve"> dapat meniru </w:t>
      </w:r>
      <w:r w:rsidR="00EA0CCA" w:rsidRPr="00CF30BC">
        <w:rPr>
          <w:i/>
          <w:iCs/>
          <w:sz w:val="22"/>
          <w:szCs w:val="22"/>
          <w:lang w:val="id-ID"/>
        </w:rPr>
        <w:t xml:space="preserve">serta </w:t>
      </w:r>
      <w:r w:rsidR="004A4C67" w:rsidRPr="00E40DD3">
        <w:rPr>
          <w:i/>
          <w:iCs/>
          <w:sz w:val="22"/>
          <w:szCs w:val="22"/>
          <w:lang w:val="id-ID"/>
        </w:rPr>
        <w:t>mempraktekkan a</w:t>
      </w:r>
      <w:r w:rsidR="00EA0CCA">
        <w:rPr>
          <w:i/>
          <w:iCs/>
          <w:sz w:val="22"/>
          <w:szCs w:val="22"/>
          <w:lang w:val="id-ID"/>
        </w:rPr>
        <w:t>pa yang dilakukan guru, se</w:t>
      </w:r>
      <w:r w:rsidR="00EA0CCA" w:rsidRPr="00CF30BC">
        <w:rPr>
          <w:i/>
          <w:iCs/>
          <w:sz w:val="22"/>
          <w:szCs w:val="22"/>
          <w:lang w:val="id-ID"/>
        </w:rPr>
        <w:t>hingga</w:t>
      </w:r>
      <w:r w:rsidR="004A4C67" w:rsidRPr="00E40DD3">
        <w:rPr>
          <w:i/>
          <w:iCs/>
          <w:sz w:val="22"/>
          <w:szCs w:val="22"/>
          <w:lang w:val="id-ID"/>
        </w:rPr>
        <w:t xml:space="preserve"> untuk meningk</w:t>
      </w:r>
      <w:r w:rsidR="002C43D3" w:rsidRPr="00E40DD3">
        <w:rPr>
          <w:i/>
          <w:iCs/>
          <w:sz w:val="22"/>
          <w:szCs w:val="22"/>
          <w:lang w:val="id-ID"/>
        </w:rPr>
        <w:t xml:space="preserve">atkan kedisiplinan </w:t>
      </w:r>
      <w:r w:rsidR="00EA0CCA" w:rsidRPr="00CF30BC">
        <w:rPr>
          <w:i/>
          <w:iCs/>
          <w:sz w:val="22"/>
          <w:szCs w:val="22"/>
          <w:lang w:val="id-ID"/>
        </w:rPr>
        <w:t xml:space="preserve">pada </w:t>
      </w:r>
      <w:r w:rsidR="002C43D3" w:rsidRPr="00E40DD3">
        <w:rPr>
          <w:i/>
          <w:iCs/>
          <w:sz w:val="22"/>
          <w:szCs w:val="22"/>
          <w:lang w:val="id-ID"/>
        </w:rPr>
        <w:t>siswa</w:t>
      </w:r>
      <w:r w:rsidR="004A4C67" w:rsidRPr="00E40DD3">
        <w:rPr>
          <w:i/>
          <w:iCs/>
          <w:sz w:val="22"/>
          <w:szCs w:val="22"/>
          <w:lang w:val="id-ID"/>
        </w:rPr>
        <w:t xml:space="preserve"> </w:t>
      </w:r>
      <w:r w:rsidR="00EA0CCA" w:rsidRPr="00CF30BC">
        <w:rPr>
          <w:i/>
          <w:iCs/>
          <w:sz w:val="22"/>
          <w:szCs w:val="22"/>
          <w:lang w:val="id-ID"/>
        </w:rPr>
        <w:t>lebih mudah</w:t>
      </w:r>
      <w:r w:rsidR="004A4C67" w:rsidRPr="00E40DD3">
        <w:rPr>
          <w:i/>
          <w:iCs/>
          <w:sz w:val="22"/>
          <w:szCs w:val="22"/>
          <w:lang w:val="id-ID"/>
        </w:rPr>
        <w:t>”</w:t>
      </w:r>
      <w:r w:rsidR="004A4C67" w:rsidRPr="00E40DD3">
        <w:rPr>
          <w:sz w:val="22"/>
          <w:szCs w:val="22"/>
          <w:lang w:val="id-ID"/>
        </w:rPr>
        <w:t xml:space="preserve">. </w:t>
      </w:r>
      <w:r w:rsidR="00A31927">
        <w:rPr>
          <w:sz w:val="22"/>
          <w:szCs w:val="22"/>
          <w:lang w:val="en-US"/>
        </w:rPr>
        <w:t xml:space="preserve">Dengan adanya kegiatan yang baik akan memberikan dampak yang baik </w:t>
      </w:r>
      <w:r w:rsidR="009A7876">
        <w:rPr>
          <w:sz w:val="22"/>
          <w:szCs w:val="22"/>
          <w:lang w:val="en-US"/>
        </w:rPr>
        <w:t xml:space="preserve">terhadap peserta didik </w:t>
      </w:r>
      <w:r w:rsidR="004A4C67" w:rsidRPr="00E40DD3">
        <w:rPr>
          <w:sz w:val="22"/>
          <w:szCs w:val="22"/>
          <w:lang w:val="id-ID"/>
        </w:rPr>
        <w:fldChar w:fldCharType="begin"/>
      </w:r>
      <w:r w:rsidR="004A4C67" w:rsidRPr="00E40DD3">
        <w:rPr>
          <w:sz w:val="22"/>
          <w:szCs w:val="22"/>
          <w:lang w:val="id-ID"/>
        </w:rPr>
        <w:instrText xml:space="preserve"> ADDIN ZOTERO_ITEM CSL_CITATION {"citationID":"lHrPE4T8","properties":{"formattedCitation":"(Maria, Rifma, dan Syahril 2021)","plainCitation":"(Maria, Rifma, dan Syahril 2021)","dontUpdate":true,"noteIndex":0},"citationItems":[{"id":217,"uris":["http://zotero.org/users/9242504/items/ZU3A8W8M"],"itemData":{"id":217,"type":"article-journal","abstract":"Pembelajaran secara virtual menjadi solusi untuk memangkas penyebaran Covid-19, dalam  pelaksanaannya mengharapkan peran penuh pendidik dalam pembentuk karakter peserta didik secara maksimal. Tujuan penelitian ini untuk mengetahui efektivitas pembelajaran, dan pembinaan karakter peserta didik pada masa Pandemi Covid-19. Metode penelitian menggunakan kajian kepustakaan, seiring dengan situasi pandemi Covid-19 maka metode ini membatasi peneliti dalam pengambilan data. Untuk menemukan, mengungkapkan, mengembangkan dan menguji kebenaran konsep, teori, dan pemikiran tokoh, maka dilakukan kajian terhadap literatur yang relevan dengan topik penelitian baik berupa buku, kamus, dokumen dan jurnal penelitian yang menjadi sumber datanya. Hasil penelitian ditemukan masih banyak orang tua yang belum paham tentang pola pengasuhan pendidikan karakter pada anak. Pendidik masih mengalami hambatan untuk mengefektifkan penyelenggaraan pendidikan karakter di sekolah. Pendidikan karakter bisa maksimal apabila didukung oleh pihak keluarga karena orang tua merupakan faktor penunjang dalam keberhasilan pembentukan karakter. Lokomotif utama dalam penanaman pendidikan karakter adalah orang tua, yang perlu melakukan pengajaran, pembiasaan, peneladanan, pemotivasian, dan pendisiplinan aturan untuk mengembangkan karakter anak. Rumah tangga menjadi lingkungan strategis dalam penanaman pendidikan karakter berbasis kesadaran diri dan dapat memberikan dampak positif bagi semua anggota keluarga.  Kesimpulan efektivitas pembelajaran dan pembinaan karakter akan terwujud dengan saling bersinergi dan kolaboratif mewujudkan pembelajarn yang efektif","container-title":"EDUKATIF : JURNAL ILMU PENDIDIKAN","DOI":"10.31004/edukatif.v3i4.566","ISSN":"2656-8071","issue":"4","language":"en","note":"number: 4","page":"1503-1512","source":"www.edukatif.org","title":"Efektivitas Pembelajaran Dan Pembinaan Karakter Di Masa Pandemi Covid-19","volume":"3","author":[{"family":"Maria","given":"Rika"},{"family":"Rifma","given":"Rifma"},{"family":"Syahril","given":"Syahril"}],"issued":{"date-parts":[["2021",6,7]]}}}],"schema":"https://github.com/citation-style-language/schema/raw/master/csl-citation.json"} </w:instrText>
      </w:r>
      <w:r w:rsidR="004A4C67" w:rsidRPr="00E40DD3">
        <w:rPr>
          <w:sz w:val="22"/>
          <w:szCs w:val="22"/>
          <w:lang w:val="id-ID"/>
        </w:rPr>
        <w:fldChar w:fldCharType="separate"/>
      </w:r>
      <w:r w:rsidR="004A4C67" w:rsidRPr="00E40DD3">
        <w:rPr>
          <w:sz w:val="22"/>
          <w:szCs w:val="22"/>
          <w:lang w:val="id-ID"/>
        </w:rPr>
        <w:t>(Maria, Rifma, dan Syahril, 2021)</w:t>
      </w:r>
      <w:r w:rsidR="004A4C67" w:rsidRPr="00E40DD3">
        <w:rPr>
          <w:sz w:val="22"/>
          <w:szCs w:val="22"/>
          <w:lang w:val="id-ID"/>
        </w:rPr>
        <w:fldChar w:fldCharType="end"/>
      </w:r>
      <w:r w:rsidR="004A4C67" w:rsidRPr="00E40DD3">
        <w:rPr>
          <w:sz w:val="22"/>
          <w:szCs w:val="22"/>
          <w:lang w:val="id-ID"/>
        </w:rPr>
        <w:t>.</w:t>
      </w:r>
      <w:r w:rsidR="00D42E3D" w:rsidRPr="00E40DD3">
        <w:rPr>
          <w:sz w:val="22"/>
          <w:szCs w:val="22"/>
          <w:lang w:val="id-ID"/>
        </w:rPr>
        <w:t xml:space="preserve"> </w:t>
      </w:r>
      <w:r w:rsidR="002902E7" w:rsidRPr="00E40DD3">
        <w:rPr>
          <w:sz w:val="22"/>
          <w:szCs w:val="22"/>
          <w:lang w:val="id-ID"/>
        </w:rPr>
        <w:t xml:space="preserve">Menurut Nurul Annisa karakter seseorang terbentuk dalam kegiatan yang berulang-ulang secara teratur, sehingga menjadi kebiasaan </w:t>
      </w:r>
      <w:r w:rsidR="002902E7" w:rsidRPr="00E40DD3">
        <w:rPr>
          <w:sz w:val="22"/>
          <w:szCs w:val="22"/>
          <w:lang w:val="id-ID"/>
        </w:rPr>
        <w:fldChar w:fldCharType="begin"/>
      </w:r>
      <w:r w:rsidR="0058737E" w:rsidRPr="00E40DD3">
        <w:rPr>
          <w:sz w:val="22"/>
          <w:szCs w:val="22"/>
          <w:lang w:val="id-ID"/>
        </w:rPr>
        <w:instrText xml:space="preserve"> ADDIN ZOTERO_ITEM CSL_CITATION {"citationID":"QZfAN8PW","properties":{"formattedCitation":"(Auliyairrahmah dkk. 2021)","plainCitation":"(Auliyairrahmah dkk. 2021)","dontUpdate":true,"noteIndex":0},"citationItems":[{"id":234,"uris":["http://zotero.org/users/9242504/items/JRY2T59S"],"itemData":{"id":234,"type":"article-journal","abstract":"The research is motivated by the character of the integrity of the sub-value of honesty among elementary school students is still very low wich can be proven by several existing cases. The purpose of this study is is to describe the implementation of integrity character education through the honesty canteen program in elementary school, the obstacles faced and effort to overcome these obstacles. This study uses a qualitative appoarch to the type of study literature/ literature review research. The data collection technique used ia a documentation technique in the form of articles on Google Scholar. Data analysis uses the Miles, Hubermen model, namely data condensation, data display, and conclusing drawing/verfication. Test the validity of the data used in the study, is a test of credibility and dependability. The result of this study indicate that: 1) the implementation of integrity character education in elementary school is carried out with 4 activities, namely routine activities, spontaneous activities, exemplary activities, and conditioning. And 2 systems, namely the self-service system and student involement. 2) the obstacles faced are that there are still some students who have difficulty being honest, there is a difference in income, and it is not optimal in its implementation. 3) efforts are being made to overcome services and management.","container-title":"EDUKATIF : JURNAL ILMU PENDIDIKAN","DOI":"10.31004/edukatif.v3i6.939","ISSN":"2656-8071, 2656-8063","issue":"6","journalAbbreviation":"ED","language":"id","page":"3565-3578","source":"DOI.org (Crossref)","title":"Implementasi Pendidikan Karakter Integritas Sub Nilai Kejujuran melalui Program Kantin Kejujuran di Sekolah Dasar","volume":"3","author":[{"family":"Auliyairrahmah","given":"Annisa'"},{"family":"Djazilan","given":"Sukron"},{"family":"Nafiah","given":"Nafiah"},{"family":"Hartatik","given":"Sri"}],"issued":{"date-parts":[["2021",7,19]]}}}],"schema":"https://github.com/citation-style-language/schema/raw/master/csl-citation.json"} </w:instrText>
      </w:r>
      <w:r w:rsidR="002902E7" w:rsidRPr="00E40DD3">
        <w:rPr>
          <w:sz w:val="22"/>
          <w:szCs w:val="22"/>
          <w:lang w:val="id-ID"/>
        </w:rPr>
        <w:fldChar w:fldCharType="separate"/>
      </w:r>
      <w:r w:rsidR="002902E7" w:rsidRPr="00E40DD3">
        <w:rPr>
          <w:sz w:val="22"/>
          <w:szCs w:val="22"/>
          <w:lang w:val="id-ID"/>
        </w:rPr>
        <w:t>(Auliyairrahmah dkk., 2021)</w:t>
      </w:r>
      <w:r w:rsidR="002902E7" w:rsidRPr="00E40DD3">
        <w:rPr>
          <w:sz w:val="22"/>
          <w:szCs w:val="22"/>
          <w:lang w:val="id-ID"/>
        </w:rPr>
        <w:fldChar w:fldCharType="end"/>
      </w:r>
      <w:r w:rsidR="002902E7" w:rsidRPr="00E40DD3">
        <w:rPr>
          <w:sz w:val="22"/>
          <w:szCs w:val="22"/>
          <w:lang w:val="id-ID"/>
        </w:rPr>
        <w:t>.</w:t>
      </w:r>
      <w:r w:rsidR="006E5AB7" w:rsidRPr="00E40DD3">
        <w:rPr>
          <w:sz w:val="22"/>
          <w:szCs w:val="22"/>
          <w:lang w:val="id-ID"/>
        </w:rPr>
        <w:t xml:space="preserve"> </w:t>
      </w:r>
    </w:p>
    <w:p w:rsidR="00F752FC" w:rsidRPr="008E12B4" w:rsidRDefault="00F752FC" w:rsidP="008E12B4">
      <w:pPr>
        <w:pStyle w:val="BodyText"/>
        <w:tabs>
          <w:tab w:val="left" w:pos="426"/>
        </w:tabs>
        <w:spacing w:after="0"/>
        <w:ind w:firstLine="567"/>
        <w:jc w:val="both"/>
        <w:rPr>
          <w:rFonts w:ascii="Times New Roman" w:eastAsiaTheme="minorHAnsi" w:hAnsi="Times New Roman" w:cs="Times New Roman"/>
          <w:b/>
          <w:bCs/>
          <w:lang w:val="en-US"/>
        </w:rPr>
      </w:pPr>
      <w:r w:rsidRPr="00F752FC">
        <w:rPr>
          <w:rFonts w:ascii="Times New Roman" w:eastAsiaTheme="minorHAnsi" w:hAnsi="Times New Roman" w:cs="Times New Roman"/>
        </w:rPr>
        <w:t xml:space="preserve">Menurut Toulouse, </w:t>
      </w:r>
      <w:r w:rsidR="009A7876">
        <w:rPr>
          <w:rFonts w:ascii="Times New Roman" w:eastAsiaTheme="minorHAnsi" w:hAnsi="Times New Roman" w:cs="Times New Roman"/>
          <w:lang w:val="en-US"/>
        </w:rPr>
        <w:t>kedisiplinan dapat ditumbuhkan dalam diri peserta didik debgan adanya kesadaran diri</w:t>
      </w:r>
      <w:r w:rsidRPr="00F752FC">
        <w:rPr>
          <w:rFonts w:ascii="Times New Roman" w:eastAsiaTheme="minorHAnsi" w:hAnsi="Times New Roman" w:cs="Times New Roman"/>
        </w:rPr>
        <w:t xml:space="preserve"> </w:t>
      </w:r>
      <w:r w:rsidRPr="00F752FC">
        <w:rPr>
          <w:rFonts w:ascii="Times New Roman" w:eastAsiaTheme="minorHAnsi" w:hAnsi="Times New Roman" w:cs="Times New Roman"/>
        </w:rPr>
        <w:fldChar w:fldCharType="begin"/>
      </w:r>
      <w:r w:rsidR="00EE58D5">
        <w:rPr>
          <w:rFonts w:ascii="Times New Roman" w:eastAsiaTheme="minorHAnsi" w:hAnsi="Times New Roman" w:cs="Times New Roman"/>
        </w:rPr>
        <w:instrText xml:space="preserve"> ADDIN ZOTERO_ITEM CSL_CITATION {"citationID":"wGQlFcY2","properties":{"formattedCitation":"(Rufaedah dan Maesaroh 2021)","plainCitation":"(Rufaedah dan Maesaroh 2021)","dontUpdate":true,"noteIndex":0},"citationItems":[{"id":272,"uris":["http://zotero.org/users/9242504/items/DHXK7BC5"],"itemData":{"id":272,"type":"article-journal","abstract":"setiap individu (siswa) membutuhkan kedisiplinan karena dengan disiplin siswa dapat berperilaku tidak menyimpang. Dengan disiplin siswa dapat memahami dan menyesuaikan diri dengan tuntutan lingkungan, dapat mengatur keseimbangan keinginan individu satu dengan individu lainnya, menjauhi siswa&amp;nbsp; melakukan hal-hal yan dilarang sekolah, mendorong siswa melakukan hal-hal yang baik dan benar. Layanan BK merupakan salah satu sistem yang dapat membantu meningkatkan kedisplinan siswa. Guru BK diharapkan dapat memberikan layanan-layanan dalam meningkatkan kedisiplinan ini. Penelitian ini merupakan penelitian kualitatif, untuk mengeksplorasi layanan BK yang ada di SMPN 2 Balongan terutama pemberian layanan dalam meningkatkan kedisiplinan siswa. Hasil penelitian menunjukkan bahwa layanan kuratif lebih ditekankan saat menemui siswa yang tidak disiplin, sedangkan layanan preventif yang digunakan melalui teknik bimbingan kelompok maupun individu.","container-title":"Counselia; Jurnal Bimbingan Konseling Pendidikan Islam","ISSN":"2775-9865","issue":"1","language":"en","note":"number: 1","page":"8-15","source":"counselia.faiunwir.ac.id","title":"PERAN GURU BK DALAM MENINGKATKAN KEDISIPLINAN SISWA KELAS VIII DI SMP NEGERI 2 BALONGAN","volume":"1","author":[{"family":"Rufaedah","given":"Evi Aeni"},{"family":"Maesaroh","given":""}],"issued":{"date-parts":[["2021",2,24]]}}}],"schema":"https://github.com/citation-style-language/schema/raw/master/csl-citation.json"} </w:instrText>
      </w:r>
      <w:r w:rsidRPr="00F752FC">
        <w:rPr>
          <w:rFonts w:ascii="Times New Roman" w:eastAsiaTheme="minorHAnsi" w:hAnsi="Times New Roman" w:cs="Times New Roman"/>
        </w:rPr>
        <w:fldChar w:fldCharType="separate"/>
      </w:r>
      <w:r w:rsidRPr="00F752FC">
        <w:rPr>
          <w:rFonts w:ascii="Times New Roman" w:eastAsiaTheme="minorHAnsi" w:hAnsi="Times New Roman" w:cs="Times New Roman"/>
        </w:rPr>
        <w:t>(Rufaedah dan Maesaroh, 2021)</w:t>
      </w:r>
      <w:r w:rsidRPr="00F752FC">
        <w:rPr>
          <w:rFonts w:ascii="Times New Roman" w:eastAsiaTheme="minorHAnsi" w:hAnsi="Times New Roman" w:cs="Times New Roman"/>
        </w:rPr>
        <w:fldChar w:fldCharType="end"/>
      </w:r>
      <w:r w:rsidR="008E12B4">
        <w:rPr>
          <w:rFonts w:ascii="Times New Roman" w:eastAsiaTheme="minorHAnsi" w:hAnsi="Times New Roman" w:cs="Times New Roman"/>
          <w:lang w:val="en-US"/>
        </w:rPr>
        <w:t xml:space="preserve"> </w:t>
      </w:r>
      <w:r w:rsidR="008E12B4" w:rsidRPr="00E57284">
        <w:rPr>
          <w:rFonts w:ascii="Times New Roman" w:hAnsi="Times New Roman" w:cs="Times New Roman"/>
          <w:lang w:val="en-US"/>
        </w:rPr>
        <w:t xml:space="preserve">Siswa disiplin </w:t>
      </w:r>
      <w:r w:rsidR="00494B0A">
        <w:rPr>
          <w:rFonts w:ascii="Times New Roman" w:hAnsi="Times New Roman" w:cs="Times New Roman"/>
          <w:lang w:val="en-US"/>
        </w:rPr>
        <w:t xml:space="preserve">dengan kemampuan penguasaan </w:t>
      </w:r>
      <w:r w:rsidR="008E12B4" w:rsidRPr="00E57284">
        <w:rPr>
          <w:rFonts w:ascii="Times New Roman" w:hAnsi="Times New Roman" w:cs="Times New Roman"/>
          <w:lang w:val="en-US"/>
        </w:rPr>
        <w:t>merupakan proses pembentukan pribadi yang baik.</w:t>
      </w:r>
      <w:r w:rsidR="00494B0A">
        <w:rPr>
          <w:rFonts w:ascii="Times New Roman" w:hAnsi="Times New Roman" w:cs="Times New Roman"/>
          <w:lang w:val="en-US"/>
        </w:rPr>
        <w:t xml:space="preserve"> </w:t>
      </w:r>
      <w:proofErr w:type="gramStart"/>
      <w:r w:rsidR="00494B0A" w:rsidRPr="00E57284">
        <w:rPr>
          <w:rFonts w:ascii="Times New Roman" w:hAnsi="Times New Roman" w:cs="Times New Roman"/>
          <w:lang w:val="en-US"/>
        </w:rPr>
        <w:t>Ketika siswa berkonsentrasi sendirian, mereka mengembangkan kemampuan untuk berkonsentrasi dan berpikir.</w:t>
      </w:r>
      <w:proofErr w:type="gramEnd"/>
      <w:r w:rsidR="00494B0A" w:rsidRPr="00E57284">
        <w:rPr>
          <w:rFonts w:ascii="Times New Roman" w:hAnsi="Times New Roman" w:cs="Times New Roman"/>
          <w:lang w:val="en-US"/>
        </w:rPr>
        <w:t xml:space="preserve"> Bekerja dengan bebas juga </w:t>
      </w:r>
      <w:proofErr w:type="gramStart"/>
      <w:r w:rsidR="00494B0A" w:rsidRPr="00E57284">
        <w:rPr>
          <w:rFonts w:ascii="Times New Roman" w:hAnsi="Times New Roman" w:cs="Times New Roman"/>
          <w:lang w:val="en-US"/>
        </w:rPr>
        <w:t>akan</w:t>
      </w:r>
      <w:proofErr w:type="gramEnd"/>
      <w:r w:rsidR="00494B0A" w:rsidRPr="00E57284">
        <w:rPr>
          <w:rFonts w:ascii="Times New Roman" w:hAnsi="Times New Roman" w:cs="Times New Roman"/>
          <w:lang w:val="en-US"/>
        </w:rPr>
        <w:t xml:space="preserve"> menawarkan mereka kesempatan untuk memiliki rasa memiliki dengan pembelajaran mereka sendiri.</w:t>
      </w:r>
    </w:p>
    <w:p w:rsidR="00FC6C40" w:rsidRPr="009A7876" w:rsidRDefault="009A7876" w:rsidP="00736ABF">
      <w:pPr>
        <w:pStyle w:val="BodyText"/>
        <w:tabs>
          <w:tab w:val="left" w:pos="426"/>
        </w:tabs>
        <w:spacing w:after="0"/>
        <w:ind w:firstLine="567"/>
        <w:jc w:val="both"/>
        <w:rPr>
          <w:rFonts w:ascii="Times New Roman" w:hAnsi="Times New Roman" w:cs="Times New Roman"/>
        </w:rPr>
      </w:pPr>
      <w:r w:rsidRPr="009A7876">
        <w:rPr>
          <w:rFonts w:ascii="Times New Roman" w:hAnsi="Times New Roman" w:cs="Times New Roman"/>
        </w:rPr>
        <w:t>Dengan adanya perilaku yang baik dan contoh perilaku dari guru sehingga terciptanya kedisiplinan terhadap peserta didik yang berasal dari apa yang p</w:t>
      </w:r>
      <w:r>
        <w:rPr>
          <w:rFonts w:ascii="Times New Roman" w:hAnsi="Times New Roman" w:cs="Times New Roman"/>
        </w:rPr>
        <w:t xml:space="preserve">eserta didik </w:t>
      </w:r>
      <w:r w:rsidRPr="009A7876">
        <w:rPr>
          <w:rFonts w:ascii="Times New Roman" w:hAnsi="Times New Roman" w:cs="Times New Roman"/>
        </w:rPr>
        <w:t>lihat, sehingga peserta dapat me</w:t>
      </w:r>
      <w:r>
        <w:rPr>
          <w:rFonts w:ascii="Times New Roman" w:hAnsi="Times New Roman" w:cs="Times New Roman"/>
        </w:rPr>
        <w:t>n</w:t>
      </w:r>
      <w:r w:rsidRPr="009A7876">
        <w:rPr>
          <w:rFonts w:ascii="Times New Roman" w:hAnsi="Times New Roman" w:cs="Times New Roman"/>
        </w:rPr>
        <w:t>contoh apa yang dilakukan oleh guru sehingga terbentuk ka</w:t>
      </w:r>
      <w:r w:rsidR="00736ABF">
        <w:rPr>
          <w:rFonts w:ascii="Times New Roman" w:hAnsi="Times New Roman" w:cs="Times New Roman"/>
        </w:rPr>
        <w:t>rakter kedisiplinan itu sendiri</w:t>
      </w:r>
      <w:r w:rsidR="00736ABF" w:rsidRPr="00736ABF">
        <w:rPr>
          <w:rFonts w:ascii="Times New Roman" w:hAnsi="Times New Roman" w:cs="Times New Roman"/>
        </w:rPr>
        <w:t xml:space="preserve"> sebagaimana </w:t>
      </w:r>
      <w:r w:rsidR="00EA21E9" w:rsidRPr="00CF30BC">
        <w:rPr>
          <w:rFonts w:ascii="Times New Roman" w:hAnsi="Times New Roman" w:cs="Times New Roman"/>
        </w:rPr>
        <w:t xml:space="preserve">yang dikemukakan oleh Moh Uzer Usman </w:t>
      </w:r>
      <w:r w:rsidR="008B08FE" w:rsidRPr="00E40DD3">
        <w:rPr>
          <w:rFonts w:ascii="Times New Roman" w:hAnsi="Times New Roman" w:cs="Times New Roman"/>
        </w:rPr>
        <w:fldChar w:fldCharType="begin"/>
      </w:r>
      <w:r w:rsidR="00AE4034" w:rsidRPr="00E40DD3">
        <w:rPr>
          <w:rFonts w:ascii="Times New Roman" w:hAnsi="Times New Roman" w:cs="Times New Roman"/>
        </w:rPr>
        <w:instrText xml:space="preserve"> ADDIN ZOTERO_ITEM CSL_CITATION {"citationID":"QR8q0Exv","properties":{"formattedCitation":"(Octavia dan Sumanto 2018)","plainCitation":"(Octavia dan Sumanto 2018)","dontUpdate":true,"noteIndex":0},"citationItems":[{"id":253,"uris":["http://zotero.org/users/9242504/items/QNI7SGYT"],"itemData":{"id":253,"type":"article-journal","abstract":"Bagi guru bidang studi pendidikan kewarganegaraan membentuk karakter disiplin siswa merupakan tugas utama di sekolah. Hal ini dikarenakan guru pendidikan kewarganegaraan atau disebut sebagai role model bagi diri siswa dalam berdisiplin waktu, displin berpakaian dan berperilaku disiplin lainnya. Pengetahuan Kewarganegaraan (Civic Knowledge) menyangkut kemampuan akademik keilmuan yang dikembangkan menjadi tiga aspek yaitu : politik, hukum, dan moral. Dari ketiga aspek tersebut diharapkan dapat membentuk pengetahuan siswa yang memiliki karakter disiplin di sekolah, seperti aspek hukum sebagai implementasi dari peraturan atau tata tertib sekolah. Keterampilan kewarganegaraan (Civic Skills)  merupakan kompetensi yang dikembangkan dari pengetahuan kewarganegaraan (Civic Knowledge), yang dimaksudkan agar pengetahuan yang diperoleh menjadi sesuatu yang bermakna dalam menghadapi kendala-kendala sebagai siswa yang memiliki karakter disiplin di sekolah. Karakter kewarganegaraan (Civic Dispositions) kompetensi ini adalah bagian yang paling substantif dan esensial dalam mata pelajaran Pendidikan Kewarganegaraan dan dipandang sebagai “muara “dari pengembangan kedua kompetensi sebelumnya","container-title":"Jurnal Pendidikan Kewarganegaraan","DOI":"10.31571/pkn.v2i2.955","ISSN":"2598-9510","issue":"2","language":"in","note":"number: 2","source":"journal.ikippgriptk.ac.id","title":"PERAN GURU PENDIDIKAN KEWARGANEGARAAN DALAM MEMBENTUK KARAKTER DISIPLIN SISWA DI SEKOLAH","URL":"http://journal.ikippgriptk.ac.id/index.php/kewarganegaraan/article/view/20-30","volume":"2","author":[{"family":"Octavia","given":"Erna"},{"family":"Sumanto","given":"Ines"}],"accessed":{"date-parts":[["2022",6,7]]},"issued":{"date-parts":[["2018"]]}}}],"schema":"https://github.com/citation-style-language/schema/raw/master/csl-citation.json"} </w:instrText>
      </w:r>
      <w:r w:rsidR="008B08FE" w:rsidRPr="00E40DD3">
        <w:rPr>
          <w:rFonts w:ascii="Times New Roman" w:hAnsi="Times New Roman" w:cs="Times New Roman"/>
        </w:rPr>
        <w:fldChar w:fldCharType="separate"/>
      </w:r>
      <w:r w:rsidR="008B08FE" w:rsidRPr="00E40DD3">
        <w:rPr>
          <w:rFonts w:ascii="Times New Roman" w:hAnsi="Times New Roman" w:cs="Times New Roman"/>
        </w:rPr>
        <w:t>(Octavia dan Sumanto, 2018)</w:t>
      </w:r>
      <w:r w:rsidR="008B08FE" w:rsidRPr="00E40DD3">
        <w:rPr>
          <w:rFonts w:ascii="Times New Roman" w:hAnsi="Times New Roman" w:cs="Times New Roman"/>
        </w:rPr>
        <w:fldChar w:fldCharType="end"/>
      </w:r>
      <w:r w:rsidR="008B08FE" w:rsidRPr="00E40DD3">
        <w:rPr>
          <w:rFonts w:ascii="Times New Roman" w:hAnsi="Times New Roman" w:cs="Times New Roman"/>
        </w:rPr>
        <w:t>.</w:t>
      </w:r>
      <w:r w:rsidR="00C760C4" w:rsidRPr="00E40DD3">
        <w:rPr>
          <w:rFonts w:ascii="Times New Roman" w:hAnsi="Times New Roman" w:cs="Times New Roman"/>
        </w:rPr>
        <w:t xml:space="preserve"> Perlu memberikan bimbingan yang </w:t>
      </w:r>
      <w:r w:rsidR="00736ABF">
        <w:rPr>
          <w:rFonts w:ascii="Times New Roman" w:hAnsi="Times New Roman" w:cs="Times New Roman"/>
          <w:lang w:val="en-US"/>
        </w:rPr>
        <w:t xml:space="preserve">maksimal </w:t>
      </w:r>
      <w:r w:rsidR="00736ABF">
        <w:rPr>
          <w:rFonts w:ascii="Times New Roman" w:hAnsi="Times New Roman" w:cs="Times New Roman"/>
        </w:rPr>
        <w:t xml:space="preserve">kepada </w:t>
      </w:r>
      <w:r w:rsidR="00736ABF">
        <w:rPr>
          <w:rFonts w:ascii="Times New Roman" w:hAnsi="Times New Roman" w:cs="Times New Roman"/>
          <w:lang w:val="en-US"/>
        </w:rPr>
        <w:t>peserta didik</w:t>
      </w:r>
      <w:r w:rsidR="00C760C4" w:rsidRPr="00E40DD3">
        <w:rPr>
          <w:rFonts w:ascii="Times New Roman" w:hAnsi="Times New Roman" w:cs="Times New Roman"/>
        </w:rPr>
        <w:t>, mena</w:t>
      </w:r>
      <w:r w:rsidR="00736ABF">
        <w:rPr>
          <w:rFonts w:ascii="Times New Roman" w:hAnsi="Times New Roman" w:cs="Times New Roman"/>
        </w:rPr>
        <w:t>sehati siswa y</w:t>
      </w:r>
      <w:r w:rsidR="00736ABF">
        <w:rPr>
          <w:rFonts w:ascii="Times New Roman" w:hAnsi="Times New Roman" w:cs="Times New Roman"/>
          <w:lang w:val="en-US"/>
        </w:rPr>
        <w:t>ang melanggar peraturan</w:t>
      </w:r>
      <w:r w:rsidR="00C760C4" w:rsidRPr="00E40DD3">
        <w:rPr>
          <w:rFonts w:ascii="Times New Roman" w:hAnsi="Times New Roman" w:cs="Times New Roman"/>
        </w:rPr>
        <w:t xml:space="preserve">, </w:t>
      </w:r>
      <w:r w:rsidR="00736ABF">
        <w:rPr>
          <w:rFonts w:ascii="Times New Roman" w:hAnsi="Times New Roman" w:cs="Times New Roman"/>
          <w:lang w:val="en-US"/>
        </w:rPr>
        <w:t>memberikan sangsi</w:t>
      </w:r>
      <w:r w:rsidR="00C760C4" w:rsidRPr="00E40DD3">
        <w:rPr>
          <w:rFonts w:ascii="Times New Roman" w:hAnsi="Times New Roman" w:cs="Times New Roman"/>
        </w:rPr>
        <w:t xml:space="preserve"> tegas</w:t>
      </w:r>
      <w:r w:rsidR="00736ABF">
        <w:rPr>
          <w:rFonts w:ascii="Times New Roman" w:hAnsi="Times New Roman" w:cs="Times New Roman"/>
          <w:lang w:val="en-US"/>
        </w:rPr>
        <w:t xml:space="preserve"> kepada peserta didik yang melanggar peraturan</w:t>
      </w:r>
      <w:r w:rsidR="00736ABF">
        <w:rPr>
          <w:rFonts w:ascii="Times New Roman" w:hAnsi="Times New Roman" w:cs="Times New Roman"/>
        </w:rPr>
        <w:t xml:space="preserve">. Dan </w:t>
      </w:r>
      <w:r w:rsidR="00736ABF">
        <w:rPr>
          <w:rFonts w:ascii="Times New Roman" w:hAnsi="Times New Roman" w:cs="Times New Roman"/>
          <w:lang w:val="en-US"/>
        </w:rPr>
        <w:t>harus</w:t>
      </w:r>
      <w:r w:rsidR="00C760C4" w:rsidRPr="00E40DD3">
        <w:rPr>
          <w:rFonts w:ascii="Times New Roman" w:hAnsi="Times New Roman" w:cs="Times New Roman"/>
        </w:rPr>
        <w:t xml:space="preserve"> diajarkan kembali bahwa tidak baik siswa melakukan hal-hal yang tidak disiplin diri, dan mereka harus lebih disiplin diri di sekolah.</w:t>
      </w:r>
    </w:p>
    <w:p w:rsidR="00AE4034" w:rsidRPr="00EA21E9" w:rsidRDefault="00EA21E9" w:rsidP="00736ABF">
      <w:pPr>
        <w:pStyle w:val="BodyText"/>
        <w:tabs>
          <w:tab w:val="left" w:pos="426"/>
        </w:tabs>
        <w:spacing w:after="0"/>
        <w:ind w:firstLine="567"/>
        <w:jc w:val="both"/>
        <w:rPr>
          <w:rFonts w:ascii="Times New Roman" w:hAnsi="Times New Roman" w:cs="Times New Roman"/>
          <w:lang w:val="en-US"/>
        </w:rPr>
      </w:pPr>
      <w:r w:rsidRPr="00C94EDA">
        <w:rPr>
          <w:rFonts w:ascii="Times New Roman" w:hAnsi="Times New Roman" w:cs="Times New Roman"/>
          <w:lang w:val="en-US"/>
        </w:rPr>
        <w:t xml:space="preserve">Disiplin adalah cara yang tepat untuk membantu </w:t>
      </w:r>
      <w:r w:rsidR="00736ABF">
        <w:rPr>
          <w:rFonts w:ascii="Times New Roman" w:hAnsi="Times New Roman" w:cs="Times New Roman"/>
          <w:lang w:val="en-US"/>
        </w:rPr>
        <w:t xml:space="preserve">peserta didik untuk memiliki karakter disiplin yang baik </w:t>
      </w:r>
      <w:r w:rsidR="00AE4034" w:rsidRPr="00E40DD3">
        <w:rPr>
          <w:rFonts w:ascii="Times New Roman" w:eastAsiaTheme="minorHAnsi" w:hAnsi="Times New Roman" w:cs="Times New Roman"/>
        </w:rPr>
        <w:fldChar w:fldCharType="begin"/>
      </w:r>
      <w:r w:rsidR="00586627" w:rsidRPr="00E40DD3">
        <w:rPr>
          <w:rFonts w:ascii="Times New Roman" w:eastAsiaTheme="minorHAnsi" w:hAnsi="Times New Roman" w:cs="Times New Roman"/>
        </w:rPr>
        <w:instrText xml:space="preserve"> ADDIN ZOTERO_ITEM CSL_CITATION {"citationID":"V4hJgl6a","properties":{"formattedCitation":"(Sobri dkk. 2019)","plainCitation":"(Sobri dkk. 2019)","dontUpdate":true,"noteIndex":0},"citationItems":[{"id":262,"uris":["http://zotero.org/users/9242504/items/4YMMSQJK"],"itemData":{"id":262,"type":"article-journal","abstract":"Penelitian ini bertujuan untuk menjelaskan proses pembentukan karakter disiplin siswa melalui beberapa identifikasi kultur sekolah. Penelitian ini termasuk dalam penelitian deskriptif, karena penelitian ini hanya menggambarkan dan melukiskan mengenai proses pembentukan karakter disiplin siswa melalui beberapa identifikasi kultur sekolah. Penelitian ini bersifat kualitatif. Teknik pengumpulan dilakukan melalui wawancara, dokumentasi dan observasi. Subjek penelitian dalam penelitian ini ditentukan secara purposive, yaitu pemilihan subjek penelitian secara sengaja oleh peneliti berdasarkan tujuan dan kriteria tertentu. Penentuan subjek penelitian didasarkan pada ciri-ciri atau karakteristik tertentu berdasarkan penilaian subjektivitas peneliti. Teknik analisis data yang digunakan adalah teknik analisis induktif. Hasil penelitian menyimpulkan bahwa karakter disiplin siswa terbentuk melalui beberapa identifikasi kultur sekolah yakni artifak sekolah, tata tertib, ritus atau upacara-upacara, dan nilai-nilai atau keyakinan yang dianut warga sekolah. Dengan demikian disiplin sangat penting untuk perkembangan siswa agar berhasil mencapai hidup yang bahagia, bisa beradaptasi dengan baik dalam lingkungan sosial termasuk di lingkungan sekolah. Upaya pembentukan karakter disiplin siswa di sekolah mencakup segala hal yang mempengaruhi siswa untuk membantu mereka agar dapat memahami dan menyesuaikan diri dengan tuntutan lingkungan.AbstractThis study aims to explain the process of shaping the character of student discipline through several identifications of school culture. This research is included in the descriptive study because this research only describes and illustrates the process of forming the character of student discipline through some identification of school culture. This research is qualitative. The collection technique is done through interviews, documentation, and observation. The research subjects in this study were determined purposively, namely the deliberate selection of research subjects by researchers based on specific objectives and criteria. The determination of the research subject is based on certain characteristics or characteristics based on the assessment of the subjectivity of the researcher. The data analysis technique used is the inductive analysis technique. The results of the study concluded that the character of student discipline was formed through some identification of school culture namely school artifacts, discipline, rites or ceremonies, and the values or beliefs held by school residents. Thus the discipline is very important for student development to achieve a happy life, can adapt well in the social environment, including in the school environment. Efforts to shape the character of student discipline at school include everything that affects students to help them understand and adjust to the demands of the environment.","container-title":"Harmoni Sosial: Jurnal Pendidikan IPS","DOI":"10.21831/hsjpi.v6i1.26912","ISSN":"2460-7916","issue":"1","language":"ind","note":"number: 1","page":"61-71","source":"journal.uny.ac.id","title":"Pembentukan karakter disiplin siswa melalui kultur sekolah","volume":"6","author":[{"family":"Sobri","given":"Muhammad"},{"family":"Nursaptini","given":"Nursaptini"},{"family":"Widodo","given":"Arif"},{"family":"Sutisna","given":"Deni"}],"issued":{"date-parts":[["2019",3,6]]}}}],"schema":"https://github.com/citation-style-language/schema/raw/master/csl-citation.json"} </w:instrText>
      </w:r>
      <w:r w:rsidR="00AE4034" w:rsidRPr="00E40DD3">
        <w:rPr>
          <w:rFonts w:ascii="Times New Roman" w:eastAsiaTheme="minorHAnsi" w:hAnsi="Times New Roman" w:cs="Times New Roman"/>
        </w:rPr>
        <w:fldChar w:fldCharType="separate"/>
      </w:r>
      <w:r w:rsidR="00AE4034" w:rsidRPr="00E40DD3">
        <w:rPr>
          <w:rFonts w:ascii="Times New Roman" w:eastAsiaTheme="minorHAnsi" w:hAnsi="Times New Roman" w:cs="Times New Roman"/>
        </w:rPr>
        <w:t>(Sobri dkk., 2019)</w:t>
      </w:r>
      <w:r w:rsidR="00AE4034" w:rsidRPr="00E40DD3">
        <w:rPr>
          <w:rFonts w:ascii="Times New Roman" w:eastAsiaTheme="minorHAnsi" w:hAnsi="Times New Roman" w:cs="Times New Roman"/>
        </w:rPr>
        <w:fldChar w:fldCharType="end"/>
      </w:r>
      <w:r w:rsidR="00AE4034" w:rsidRPr="00E40DD3">
        <w:rPr>
          <w:rFonts w:ascii="Times New Roman" w:eastAsiaTheme="minorHAnsi" w:hAnsi="Times New Roman" w:cs="Times New Roman"/>
        </w:rPr>
        <w:t>.</w:t>
      </w:r>
      <w:r w:rsidR="00AD0024" w:rsidRPr="00E40DD3">
        <w:rPr>
          <w:rFonts w:ascii="Times New Roman" w:eastAsiaTheme="minorHAnsi" w:hAnsi="Times New Roman" w:cs="Times New Roman"/>
        </w:rPr>
        <w:t xml:space="preserve"> </w:t>
      </w:r>
      <w:r w:rsidR="00980043" w:rsidRPr="00E40DD3">
        <w:rPr>
          <w:rFonts w:ascii="Times New Roman" w:hAnsi="Times New Roman" w:cs="Times New Roman"/>
        </w:rPr>
        <w:t>Disiplin harus ditanamkan oleh guru MI Miftahul Alim Habau sejak dini, peran guru tentunya sangat penting bagi siswa dalam melaksanakan p</w:t>
      </w:r>
      <w:r w:rsidR="00736ABF">
        <w:rPr>
          <w:rFonts w:ascii="Times New Roman" w:hAnsi="Times New Roman" w:cs="Times New Roman"/>
        </w:rPr>
        <w:t>endidikan karakter disiplin</w:t>
      </w:r>
      <w:r w:rsidR="00980043" w:rsidRPr="00E40DD3">
        <w:rPr>
          <w:rFonts w:ascii="Times New Roman" w:hAnsi="Times New Roman" w:cs="Times New Roman"/>
        </w:rPr>
        <w:t xml:space="preserve">. Nasihat, bimbingan, dan disiplin serta kejujuran paling baik diberikan kepada siswa ketika guru berada di dalam kelas atau di luar waktu kelas. </w:t>
      </w:r>
      <w:r w:rsidRPr="00C94EDA">
        <w:rPr>
          <w:rFonts w:ascii="Times New Roman" w:hAnsi="Times New Roman" w:cs="Times New Roman"/>
          <w:lang w:val="en-US"/>
        </w:rPr>
        <w:t>Dengan disiplin yang terkoordinasi, maka akan membangun kapasitas keunggulan siswa dalam belajar, dengan</w:t>
      </w:r>
      <w:r>
        <w:rPr>
          <w:rFonts w:ascii="Times New Roman" w:hAnsi="Times New Roman" w:cs="Times New Roman"/>
          <w:lang w:val="en-US"/>
        </w:rPr>
        <w:t xml:space="preserve"> meningkatkan minat belajar sehingga </w:t>
      </w:r>
      <w:r w:rsidRPr="00C94EDA">
        <w:rPr>
          <w:rFonts w:ascii="Times New Roman" w:hAnsi="Times New Roman" w:cs="Times New Roman"/>
          <w:lang w:val="en-US"/>
        </w:rPr>
        <w:t>prestasi akan di</w:t>
      </w:r>
      <w:r>
        <w:rPr>
          <w:rFonts w:ascii="Times New Roman" w:hAnsi="Times New Roman" w:cs="Times New Roman"/>
          <w:lang w:val="en-US"/>
        </w:rPr>
        <w:t xml:space="preserve">capai secara efektif oleh siswa </w:t>
      </w:r>
      <w:r w:rsidR="00980043" w:rsidRPr="00E40DD3">
        <w:rPr>
          <w:rFonts w:ascii="Times New Roman" w:eastAsiaTheme="minorHAnsi" w:hAnsi="Times New Roman" w:cs="Times New Roman"/>
        </w:rPr>
        <w:fldChar w:fldCharType="begin"/>
      </w:r>
      <w:r w:rsidR="00980043" w:rsidRPr="00E40DD3">
        <w:rPr>
          <w:rFonts w:ascii="Times New Roman" w:eastAsiaTheme="minorHAnsi" w:hAnsi="Times New Roman" w:cs="Times New Roman"/>
        </w:rPr>
        <w:instrText xml:space="preserve"> ADDIN ZOTERO_ITEM CSL_CITATION {"citationID":"bng4ETws","properties":{"formattedCitation":"(Choirunnisa 2020)","plainCitation":"(Choirunnisa 2020)","dontUpdate":true,"noteIndex":0},"citationItems":[{"id":247,"uris":["http://zotero.org/users/9242504/items/M3I8CRGJ"],"itemData":{"id":247,"type":"article-journal","abstract":"Guru pendidikan agama Islam sangatlah berperan penting dalam \npembentukan karakter disiplin siswa di sekolah. Karena guru pendidikan agama \nIslam adalah guru yang dapat mendidik karakter siswa sesuai dengan syari’at \nIslam. Peran dari guru pendidikan agama Islam tersebut membentuk tingkah laku \nsiswa yang sebelumnya kurang baik menjadi baik, dan yang sebelumnya baik \nmenjadi lebih baik lagi. Dengan demikian guru pendidikan agama Islam selain \nmentransfer ilmu Agama juga berperan penting dalam membentuk karakter siswa \nyang sesuai dengan syari’at Islam dan budaya bangsa Indonesia. \nDari latar belakang maka peneliti mempunya fokus penelitian, sebagai \nberikut: bagaimana kondisi kedisiplinan siswa kelas X Otomotif B, bagaimanakah \nperan guru pendidikan agama Islam dalam membentuk karakter kedisiplinan \nsiswa kelas X Otomotif B di SMK PGRI 3 Malang dan kendala guru pendidikan \nagama Islam dalam membentuk karakter kedisiplinan siswa kelas X Otomotif B?, \nadapun tujuan penelitian ini adalah untuk mendeskripsikan kondisi kedisiplinan \nsiswa kelas X Otomotif B, mendeskripsikan peran guru pendidikan agama Islam \ndalam membentuk karakter kedisiplinan siswa kelas X Otomotif B di SMK PGRI \n3 Malang dan mendeskripsikan kendala0guru pendidikan agama0Islam dalam \nmembentuk karakter kedisiplinan0siswa kelas X Otomotif B. Penelitian ini \nmerupakan penelitian kualitatif. Sumber data berasal dari manusia atau informan \nyaitu guru pendidikan agama Islam, waka kurikulum, kepala sekolah, dan siswa \nkelas X Otomotif B. Dokumen berupa foto dan data siswa kelas X Otomotif B. \nTeknik pengumpulan data menggunakan observasi, wawancara, dan dokumentasi. \nSedangkan untuk uji keabsahan data peneliti menggunakan pengamatan lebih \nlama, wawancara lebih mendalam, diskusi ahli, diskusi teman sejawat, triangulasi \nsumber dan triangulasi teknik. \nDari hasil penelitian dapat disimpulkan dan dipahami bahwa peran yang \ndilakukan oleh guru Pendidikan Agama Islam dalam pembentukan karakter \ndisiplin siswa kelas X Otomotif B di SMK PGRI 3 Malang sudah baik, dimana \nguru pendidikan agama Islam telah mengajarkan dan membimbing siswa untuk \nselalu berkarakter disiplin yang baik. Adapun kendala yang ditemui guru \npendidikan agama Islam dalam membentuk karakter disiplin siswa adalah faktor \ninternal atau faktor dari dalam yaitu kurangnya kesadaran dari dalam diri siswa \nbahwa berkarakter disiplin itu penting, serta ada faktor eksternal yakni faktor yang \ndipengaruhi dari luar seperti pergaulan teman sebaya yang kurang baik.","language":"other","note":"Accepted: 2021-01-06T02:45:12Z\npublisher: Universitas Islam Malang","source":"repository.unisma.ac.id","title":"Peran Guru Pendidikan Agama Islam dalam Pembentukan Karakter Kedisiplinan Siswa di SMK PGRI 3 Malang","URL":"http://repository.unisma.ac.id/handle/123456789/1360","author":[{"family":"Choirunnisa","given":"Saraskia Mei"}],"accessed":{"date-parts":[["2022",6,7]]},"issued":{"date-parts":[["2020",7,27]]}}}],"schema":"https://github.com/citation-style-language/schema/raw/master/csl-citation.json"} </w:instrText>
      </w:r>
      <w:r w:rsidR="00980043" w:rsidRPr="00E40DD3">
        <w:rPr>
          <w:rFonts w:ascii="Times New Roman" w:eastAsiaTheme="minorHAnsi" w:hAnsi="Times New Roman" w:cs="Times New Roman"/>
        </w:rPr>
        <w:fldChar w:fldCharType="separate"/>
      </w:r>
      <w:r w:rsidR="00980043" w:rsidRPr="00E40DD3">
        <w:rPr>
          <w:rFonts w:ascii="Times New Roman" w:eastAsiaTheme="minorHAnsi" w:hAnsi="Times New Roman" w:cs="Times New Roman"/>
        </w:rPr>
        <w:t>(Choirunnisa, 2020)</w:t>
      </w:r>
      <w:r w:rsidR="00980043" w:rsidRPr="00E40DD3">
        <w:rPr>
          <w:rFonts w:ascii="Times New Roman" w:eastAsiaTheme="minorHAnsi" w:hAnsi="Times New Roman" w:cs="Times New Roman"/>
        </w:rPr>
        <w:fldChar w:fldCharType="end"/>
      </w:r>
      <w:r w:rsidR="00980043" w:rsidRPr="00E40DD3">
        <w:rPr>
          <w:rFonts w:ascii="Times New Roman" w:eastAsiaTheme="minorHAnsi" w:hAnsi="Times New Roman" w:cs="Times New Roman"/>
        </w:rPr>
        <w:t>.</w:t>
      </w:r>
    </w:p>
    <w:p w:rsidR="003D2BF4" w:rsidRPr="00E40DD3" w:rsidRDefault="003F2D3C" w:rsidP="006E5C53">
      <w:pPr>
        <w:spacing w:after="0"/>
        <w:rPr>
          <w:rFonts w:asciiTheme="majorBidi" w:hAnsiTheme="majorBidi" w:cstheme="majorBidi"/>
          <w:b/>
          <w:bCs/>
          <w:color w:val="000000"/>
        </w:rPr>
      </w:pPr>
      <w:r w:rsidRPr="00E40DD3">
        <w:rPr>
          <w:rFonts w:asciiTheme="majorBidi" w:hAnsiTheme="majorBidi" w:cstheme="majorBidi"/>
          <w:b/>
          <w:bCs/>
          <w:color w:val="000000"/>
        </w:rPr>
        <w:t>Faktor-Faktor Pendukung</w:t>
      </w:r>
    </w:p>
    <w:p w:rsidR="006E5C53" w:rsidRPr="00803795" w:rsidRDefault="00736ABF" w:rsidP="00736ABF">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Hasil dari sebuah</w:t>
      </w:r>
      <w:r w:rsidR="00803795" w:rsidRPr="00B76B4D">
        <w:rPr>
          <w:rFonts w:ascii="Times New Roman" w:hAnsi="Times New Roman" w:cs="Times New Roman"/>
          <w:lang w:val="en-US"/>
        </w:rPr>
        <w:t xml:space="preserve"> tindakan ada beberapa variabel </w:t>
      </w:r>
      <w:r w:rsidR="00803795">
        <w:rPr>
          <w:rFonts w:ascii="Times New Roman" w:hAnsi="Times New Roman" w:cs="Times New Roman"/>
          <w:lang w:val="en-US"/>
        </w:rPr>
        <w:t>yang dapat mempengaruhinya, diantaranya:</w:t>
      </w:r>
    </w:p>
    <w:p w:rsidR="006E5C53" w:rsidRPr="00E40DD3" w:rsidRDefault="006E5C53" w:rsidP="00803795">
      <w:pPr>
        <w:pStyle w:val="BodyText"/>
        <w:tabs>
          <w:tab w:val="left" w:pos="426"/>
        </w:tabs>
        <w:spacing w:after="0"/>
        <w:ind w:firstLine="567"/>
        <w:jc w:val="both"/>
        <w:rPr>
          <w:rFonts w:ascii="Times New Roman" w:hAnsi="Times New Roman" w:cs="Times New Roman"/>
        </w:rPr>
      </w:pPr>
      <w:r w:rsidRPr="00E40DD3">
        <w:rPr>
          <w:rFonts w:ascii="Times New Roman" w:hAnsi="Times New Roman" w:cs="Times New Roman"/>
          <w:i/>
          <w:iCs/>
        </w:rPr>
        <w:t>Pertama</w:t>
      </w:r>
      <w:r w:rsidR="00803795">
        <w:rPr>
          <w:rFonts w:ascii="Times New Roman" w:hAnsi="Times New Roman" w:cs="Times New Roman"/>
        </w:rPr>
        <w:t>, Memberika</w:t>
      </w:r>
      <w:r w:rsidR="00803795">
        <w:rPr>
          <w:rFonts w:ascii="Times New Roman" w:hAnsi="Times New Roman" w:cs="Times New Roman"/>
          <w:lang w:val="en-US"/>
        </w:rPr>
        <w:t xml:space="preserve">n </w:t>
      </w:r>
      <w:r w:rsidRPr="00E40DD3">
        <w:rPr>
          <w:rFonts w:ascii="Times New Roman" w:hAnsi="Times New Roman" w:cs="Times New Roman"/>
        </w:rPr>
        <w:t>keteladana</w:t>
      </w:r>
      <w:r w:rsidR="0089489A" w:rsidRPr="00E40DD3">
        <w:rPr>
          <w:rFonts w:ascii="Times New Roman" w:hAnsi="Times New Roman" w:cs="Times New Roman"/>
        </w:rPr>
        <w:t>n</w:t>
      </w:r>
      <w:r w:rsidR="00803795">
        <w:rPr>
          <w:rFonts w:ascii="Times New Roman" w:hAnsi="Times New Roman" w:cs="Times New Roman"/>
          <w:lang w:val="en-US"/>
        </w:rPr>
        <w:t xml:space="preserve">  sebagai kegiatan</w:t>
      </w:r>
      <w:r w:rsidR="00803795">
        <w:rPr>
          <w:rFonts w:ascii="Times New Roman" w:hAnsi="Times New Roman" w:cs="Times New Roman"/>
        </w:rPr>
        <w:t xml:space="preserve"> </w:t>
      </w:r>
      <w:r w:rsidR="0089489A" w:rsidRPr="00E40DD3">
        <w:rPr>
          <w:rFonts w:ascii="Times New Roman" w:hAnsi="Times New Roman" w:cs="Times New Roman"/>
        </w:rPr>
        <w:t>atau</w:t>
      </w:r>
      <w:r w:rsidR="00803795">
        <w:rPr>
          <w:rFonts w:ascii="Times New Roman" w:hAnsi="Times New Roman" w:cs="Times New Roman"/>
          <w:lang w:val="en-US"/>
        </w:rPr>
        <w:t xml:space="preserve"> cara </w:t>
      </w:r>
      <w:r w:rsidR="00803795">
        <w:rPr>
          <w:rFonts w:ascii="Times New Roman" w:hAnsi="Times New Roman" w:cs="Times New Roman"/>
        </w:rPr>
        <w:t xml:space="preserve"> perilaku  </w:t>
      </w:r>
      <w:r w:rsidR="00803795">
        <w:rPr>
          <w:rFonts w:ascii="Times New Roman" w:hAnsi="Times New Roman" w:cs="Times New Roman"/>
          <w:lang w:val="en-US"/>
        </w:rPr>
        <w:t>pendidik di</w:t>
      </w:r>
      <w:r w:rsidR="0089489A" w:rsidRPr="00E40DD3">
        <w:rPr>
          <w:rFonts w:ascii="Times New Roman" w:hAnsi="Times New Roman" w:cs="Times New Roman"/>
        </w:rPr>
        <w:t xml:space="preserve"> </w:t>
      </w:r>
      <w:r w:rsidRPr="00E40DD3">
        <w:rPr>
          <w:rFonts w:ascii="Times New Roman" w:hAnsi="Times New Roman" w:cs="Times New Roman"/>
        </w:rPr>
        <w:t>MI Miftahul Alim</w:t>
      </w:r>
      <w:r w:rsidR="0089489A" w:rsidRPr="00E40DD3">
        <w:rPr>
          <w:rFonts w:ascii="Times New Roman" w:hAnsi="Times New Roman" w:cs="Times New Roman"/>
        </w:rPr>
        <w:t xml:space="preserve"> Habau yang d</w:t>
      </w:r>
      <w:r w:rsidRPr="00E40DD3">
        <w:rPr>
          <w:rFonts w:ascii="Times New Roman" w:hAnsi="Times New Roman" w:cs="Times New Roman"/>
        </w:rPr>
        <w:t>a</w:t>
      </w:r>
      <w:r w:rsidR="0089489A" w:rsidRPr="00E40DD3">
        <w:rPr>
          <w:rFonts w:ascii="Times New Roman" w:hAnsi="Times New Roman" w:cs="Times New Roman"/>
        </w:rPr>
        <w:t>pat</w:t>
      </w:r>
      <w:r w:rsidRPr="00E40DD3">
        <w:rPr>
          <w:rFonts w:ascii="Times New Roman" w:hAnsi="Times New Roman" w:cs="Times New Roman"/>
        </w:rPr>
        <w:t xml:space="preserve"> ditiru a</w:t>
      </w:r>
      <w:r w:rsidR="00704A89" w:rsidRPr="00E40DD3">
        <w:rPr>
          <w:rFonts w:ascii="Times New Roman" w:hAnsi="Times New Roman" w:cs="Times New Roman"/>
        </w:rPr>
        <w:t>tau diikuti oleh siswa</w:t>
      </w:r>
      <w:r w:rsidR="00803795">
        <w:rPr>
          <w:rFonts w:ascii="Times New Roman" w:hAnsi="Times New Roman" w:cs="Times New Roman"/>
          <w:lang w:val="en-US"/>
        </w:rPr>
        <w:t xml:space="preserve"> seperti</w:t>
      </w:r>
      <w:r w:rsidRPr="00E40DD3">
        <w:rPr>
          <w:rFonts w:ascii="Times New Roman" w:hAnsi="Times New Roman" w:cs="Times New Roman"/>
        </w:rPr>
        <w:t>,</w:t>
      </w:r>
      <w:r w:rsidR="00803795">
        <w:rPr>
          <w:rFonts w:ascii="Times New Roman" w:hAnsi="Times New Roman" w:cs="Times New Roman"/>
          <w:lang w:val="en-US"/>
        </w:rPr>
        <w:t xml:space="preserve"> etika, moral, kebiasaan, dan lain</w:t>
      </w:r>
      <w:r w:rsidR="00803795" w:rsidRPr="00B76B4D">
        <w:rPr>
          <w:rFonts w:ascii="Times New Roman" w:hAnsi="Times New Roman" w:cs="Times New Roman"/>
          <w:lang w:val="en-US"/>
        </w:rPr>
        <w:t>-</w:t>
      </w:r>
      <w:r w:rsidR="00803795">
        <w:rPr>
          <w:rFonts w:ascii="Times New Roman" w:hAnsi="Times New Roman" w:cs="Times New Roman"/>
          <w:lang w:val="en-US"/>
        </w:rPr>
        <w:t>lain yang dapat menjadi contoh yang baik bagi siswa</w:t>
      </w:r>
      <w:r w:rsidR="00704A89" w:rsidRPr="00E40DD3">
        <w:rPr>
          <w:rFonts w:ascii="Times New Roman" w:hAnsi="Times New Roman" w:cs="Times New Roman"/>
        </w:rPr>
        <w:t xml:space="preserve">. Sehingga </w:t>
      </w:r>
      <w:r w:rsidRPr="00E40DD3">
        <w:rPr>
          <w:rFonts w:ascii="Times New Roman" w:hAnsi="Times New Roman" w:cs="Times New Roman"/>
        </w:rPr>
        <w:t xml:space="preserve">dapat </w:t>
      </w:r>
      <w:r w:rsidR="00704A89" w:rsidRPr="00E40DD3">
        <w:rPr>
          <w:rFonts w:ascii="Times New Roman" w:hAnsi="Times New Roman" w:cs="Times New Roman"/>
        </w:rPr>
        <w:t xml:space="preserve">memberikan dampak </w:t>
      </w:r>
      <w:r w:rsidRPr="00E40DD3">
        <w:rPr>
          <w:rFonts w:ascii="Times New Roman" w:hAnsi="Times New Roman" w:cs="Times New Roman"/>
        </w:rPr>
        <w:t>dalam ke</w:t>
      </w:r>
      <w:r w:rsidR="00803795">
        <w:rPr>
          <w:rFonts w:ascii="Times New Roman" w:hAnsi="Times New Roman" w:cs="Times New Roman"/>
        </w:rPr>
        <w:t xml:space="preserve">hidupan siswa </w:t>
      </w:r>
      <w:r w:rsidR="00803795">
        <w:rPr>
          <w:rFonts w:ascii="Times New Roman" w:hAnsi="Times New Roman" w:cs="Times New Roman"/>
          <w:lang w:val="en-US"/>
        </w:rPr>
        <w:t xml:space="preserve">melalui </w:t>
      </w:r>
      <w:r w:rsidRPr="00E40DD3">
        <w:rPr>
          <w:rFonts w:ascii="Times New Roman" w:hAnsi="Times New Roman" w:cs="Times New Roman"/>
        </w:rPr>
        <w:t xml:space="preserve">contoh yang diberikan </w:t>
      </w:r>
      <w:r w:rsidR="00803795">
        <w:rPr>
          <w:rFonts w:ascii="Times New Roman" w:hAnsi="Times New Roman" w:cs="Times New Roman"/>
          <w:lang w:val="en-US"/>
        </w:rPr>
        <w:t xml:space="preserve">pendidik </w:t>
      </w:r>
      <w:r w:rsidRPr="00E40DD3">
        <w:rPr>
          <w:rFonts w:ascii="Times New Roman" w:hAnsi="Times New Roman" w:cs="Times New Roman"/>
        </w:rPr>
        <w:t>di MI Miftahul Alim Habau</w:t>
      </w:r>
      <w:r w:rsidR="00424F85" w:rsidRPr="00E40DD3">
        <w:rPr>
          <w:rFonts w:ascii="Times New Roman" w:hAnsi="Times New Roman" w:cs="Times New Roman"/>
        </w:rPr>
        <w:t>.</w:t>
      </w:r>
    </w:p>
    <w:p w:rsidR="00AA7FCB" w:rsidRPr="00C94EDA" w:rsidRDefault="00424F85" w:rsidP="00AA7FCB">
      <w:pPr>
        <w:pStyle w:val="BodyText"/>
        <w:tabs>
          <w:tab w:val="left" w:pos="426"/>
        </w:tabs>
        <w:spacing w:after="0"/>
        <w:ind w:firstLine="567"/>
        <w:jc w:val="both"/>
        <w:rPr>
          <w:rFonts w:ascii="Times New Roman" w:hAnsi="Times New Roman" w:cs="Times New Roman"/>
          <w:lang w:val="en-US"/>
        </w:rPr>
      </w:pPr>
      <w:r w:rsidRPr="00E40DD3">
        <w:rPr>
          <w:rFonts w:ascii="Times New Roman" w:hAnsi="Times New Roman" w:cs="Times New Roman"/>
          <w:i/>
          <w:iCs/>
        </w:rPr>
        <w:t>Kedua</w:t>
      </w:r>
      <w:r w:rsidRPr="00E40DD3">
        <w:rPr>
          <w:rFonts w:ascii="Times New Roman" w:hAnsi="Times New Roman" w:cs="Times New Roman"/>
        </w:rPr>
        <w:t xml:space="preserve">, </w:t>
      </w:r>
      <w:r w:rsidR="00704A89" w:rsidRPr="00E40DD3">
        <w:rPr>
          <w:rFonts w:ascii="Times New Roman" w:hAnsi="Times New Roman" w:cs="Times New Roman"/>
        </w:rPr>
        <w:t xml:space="preserve">harus sesuai dengan peraturan sekolah, </w:t>
      </w:r>
      <w:r w:rsidR="004F1E4D">
        <w:rPr>
          <w:rFonts w:ascii="Times New Roman" w:hAnsi="Times New Roman" w:cs="Times New Roman"/>
          <w:lang w:val="en-US"/>
        </w:rPr>
        <w:t xml:space="preserve">seperti memakai seragam sekolah, </w:t>
      </w:r>
      <w:r w:rsidR="00704A89" w:rsidRPr="00E40DD3">
        <w:rPr>
          <w:rFonts w:ascii="Times New Roman" w:hAnsi="Times New Roman" w:cs="Times New Roman"/>
        </w:rPr>
        <w:t>tidak membolos, menyontek, karena menyon</w:t>
      </w:r>
      <w:r w:rsidR="004F1E4D">
        <w:rPr>
          <w:rFonts w:ascii="Times New Roman" w:hAnsi="Times New Roman" w:cs="Times New Roman"/>
        </w:rPr>
        <w:t>tek adalah</w:t>
      </w:r>
      <w:r w:rsidR="004F1E4D">
        <w:rPr>
          <w:rFonts w:ascii="Times New Roman" w:hAnsi="Times New Roman" w:cs="Times New Roman"/>
          <w:lang w:val="en-US"/>
        </w:rPr>
        <w:t xml:space="preserve"> perilaku yang </w:t>
      </w:r>
      <w:r w:rsidR="00704A89" w:rsidRPr="00E40DD3">
        <w:rPr>
          <w:rFonts w:ascii="Times New Roman" w:hAnsi="Times New Roman" w:cs="Times New Roman"/>
        </w:rPr>
        <w:t>buruk</w:t>
      </w:r>
      <w:r w:rsidRPr="00E40DD3">
        <w:rPr>
          <w:rFonts w:ascii="Times New Roman" w:hAnsi="Times New Roman" w:cs="Times New Roman"/>
        </w:rPr>
        <w:t>.</w:t>
      </w:r>
      <w:r w:rsidR="004F1E4D">
        <w:rPr>
          <w:rFonts w:ascii="Times New Roman" w:hAnsi="Times New Roman" w:cs="Times New Roman"/>
          <w:lang w:val="en-US"/>
        </w:rPr>
        <w:t xml:space="preserve"> </w:t>
      </w:r>
      <w:proofErr w:type="gramStart"/>
      <w:r w:rsidR="004F1E4D">
        <w:rPr>
          <w:rFonts w:ascii="Times New Roman" w:hAnsi="Times New Roman" w:cs="Times New Roman"/>
          <w:lang w:val="en-US"/>
        </w:rPr>
        <w:t xml:space="preserve">Dengan </w:t>
      </w:r>
      <w:r w:rsidR="004F1E4D" w:rsidRPr="00201E96">
        <w:rPr>
          <w:rFonts w:ascii="Times New Roman" w:hAnsi="Times New Roman" w:cs="Times New Roman"/>
          <w:lang w:val="en-US"/>
        </w:rPr>
        <w:t>ini, siswa harus terus mematuhi, artinya, tidak melakukan tindakan yang menyalahgunakan standar</w:t>
      </w:r>
      <w:r w:rsidR="004F1E4D">
        <w:rPr>
          <w:rFonts w:ascii="Times New Roman" w:hAnsi="Times New Roman" w:cs="Times New Roman"/>
          <w:lang w:val="en-US"/>
        </w:rPr>
        <w:t>.</w:t>
      </w:r>
      <w:proofErr w:type="gramEnd"/>
      <w:r w:rsidR="00F752FC" w:rsidRPr="00F752FC">
        <w:rPr>
          <w:rFonts w:ascii="Times New Roman" w:hAnsi="Times New Roman" w:cs="Times New Roman"/>
        </w:rPr>
        <w:t xml:space="preserve"> Pada penelitian </w:t>
      </w:r>
      <w:r w:rsidR="00F752FC" w:rsidRPr="00F752FC">
        <w:rPr>
          <w:rFonts w:ascii="Times New Roman" w:hAnsi="Times New Roman" w:cs="Times New Roman"/>
        </w:rPr>
        <w:fldChar w:fldCharType="begin"/>
      </w:r>
      <w:r w:rsidR="00EE58D5">
        <w:rPr>
          <w:rFonts w:ascii="Times New Roman" w:hAnsi="Times New Roman" w:cs="Times New Roman"/>
        </w:rPr>
        <w:instrText xml:space="preserve"> ADDIN ZOTERO_ITEM CSL_CITATION {"citationID":"Hp4ySUbI","properties":{"formattedCitation":"(Herlina dan Mugara 2021)","plainCitation":"(Herlina dan Mugara 2021)","dontUpdate":true,"noteIndex":0},"citationItems":[{"id":276,"uris":["http://zotero.org/users/9242504/items/VD2WUYMJ"],"itemData":{"id":276,"type":"article-journal","abstract":"Tujuan penelitian ini adalah untuk mendeskripsikan Penanaman atau implementasi serta mengetahui hasil perubahan-perubahan dari penanaman karakter disiplin siswa setelah melalui membaca dengan metode Project Based Learning di kelas II di Sekolah Dasar. Alasan penulis dilatarbelakangi oleh para siswa yang sering kali melakukan hal yang tidak mencerminkan kedisiplinan dan dengan kurangnya penguatan karakter dalam diri siswa sehingga berpengaruh pada perilaku sehari-hari dan siswa kerap kali melakukan tindakan yang melanggar aturan seperti membuang sampah sembarangan, datang kesekolah tidak tepat waktu, tidak melaksanakan piket kelas dll. Mereka sering sekali mengabaikan aturan-aturan yang ada. Dengan adanya hal ini perlu adanya sebuah metode pendidikan yang diharapkan dapat memperbaiki perilaku dan moralitas para siswa disekolah. Dalam impelementasi penanaman karakter disiplin siswa setelah melalui pelajaran membaca dengan metode Project Based Learning diharapkan dengan metode Project Based learning dapat merubah karakter disiplin siswa melalui membaca karena dengan membaca bisa memberikan landasan teori tentang sikap disiplin walaupun sebenarnya tidak cukup dengan hanya membaca saja, karena dalam hal ini selain membaca siswa pun harus memiliki pengalaman dan pengalaman yang berkenaan dengan sikap disiplin lingkungan mereka jadi intinya teori yang didapatkan dari membaca dihubungakan dengan pengalaman dan dalam metode Project Based Learning ini diharapkan akan ada perubahan sikap disiplin siswa. Dengan instrumen wawancara, observasi dan dokumentasi. Subjek penelitian adalah kelas II sekolah dasar. Hasil dari penelitian ini adalah langkah-langkah metode Project Based Learning (PJBL) Penentuan Pertanyaan Mendasar (Start With the Essential Question), Mendesain Perencaan Proyek (Design a Plant for the Project), Menyusun Jadwal (Creat a Schedule), Memonitor peserta didik dan kemajuan proyek (Monitor the Student and the Progress of the Project), Menguji Hasil (Assess the Outcome), Mengevaluasi Pengalaman (Evaluate the experience) melalui membaca dianggap cukup baik dalam merubah karakter disiplin siswa Pembelajaran berbasis proyek merupakan model belajar yang bisa Meningkatkan motivasi belajar peserta didik untuk belajar, Melibatkan peserta didik untuk belajar mengambil informasi dan menunjukan pengetahuan yang dimiliki, kemudian diimplementasikan dengan dunia nyata.","container-title":"COLLASE (Creative of Learning Students Elementary Education)","ISSN":"2614-4093","issue":"2","language":"en","note":"number: 2","page":"222-230","source":"journal.ikipsiliwangi.ac.id","title":"IMPLEMENTASI PENANAMAN KARAKTER DISIPLIN SISWA MELALUI MEMBACA DENGAN METODE PROJRCT BASED LEARNING (PJBL) DIKELAS II SEKOLAH DASAR","volume":"4","author":[{"family":"Herlina","given":"Ilma Pasca"},{"family":"Mugara","given":"Ronny"}],"issued":{"date-parts":[["2021",3,31]]}}}],"schema":"https://github.com/citation-style-language/schema/raw/master/csl-citation.json"} </w:instrText>
      </w:r>
      <w:r w:rsidR="00F752FC" w:rsidRPr="00F752FC">
        <w:rPr>
          <w:rFonts w:ascii="Times New Roman" w:hAnsi="Times New Roman" w:cs="Times New Roman"/>
        </w:rPr>
        <w:fldChar w:fldCharType="separate"/>
      </w:r>
      <w:r w:rsidR="00F752FC" w:rsidRPr="00F752FC">
        <w:rPr>
          <w:rFonts w:ascii="Times New Roman" w:hAnsi="Times New Roman" w:cs="Times New Roman"/>
        </w:rPr>
        <w:t>(Herlina dan Mugara, 2021)</w:t>
      </w:r>
      <w:r w:rsidR="00F752FC" w:rsidRPr="00F752FC">
        <w:rPr>
          <w:rFonts w:ascii="Times New Roman" w:hAnsi="Times New Roman" w:cs="Times New Roman"/>
        </w:rPr>
        <w:fldChar w:fldCharType="end"/>
      </w:r>
      <w:r w:rsidR="00F752FC" w:rsidRPr="00F752FC">
        <w:rPr>
          <w:rFonts w:ascii="Times New Roman" w:hAnsi="Times New Roman" w:cs="Times New Roman"/>
        </w:rPr>
        <w:t xml:space="preserve"> ada banyak komponen sekolah </w:t>
      </w:r>
      <w:r w:rsidR="00AA7FCB">
        <w:rPr>
          <w:rFonts w:ascii="Times New Roman" w:hAnsi="Times New Roman" w:cs="Times New Roman"/>
          <w:lang w:val="en-US"/>
        </w:rPr>
        <w:t>yang bisa</w:t>
      </w:r>
      <w:r w:rsidR="00AA7FCB" w:rsidRPr="002308F3">
        <w:rPr>
          <w:rFonts w:ascii="Times New Roman" w:hAnsi="Times New Roman" w:cs="Times New Roman"/>
          <w:lang w:val="en-US"/>
        </w:rPr>
        <w:t xml:space="preserve"> dimanfaatkan untuk membentuk karakter disiplin anak, salah satunya tata tertib sekolah, karena sangat tergantung pada penggunaan tata tertib sekolah sesuai dengan alasan pengajarannya, k</w:t>
      </w:r>
      <w:r w:rsidR="00AA7FCB">
        <w:rPr>
          <w:rFonts w:ascii="Times New Roman" w:hAnsi="Times New Roman" w:cs="Times New Roman"/>
          <w:lang w:val="en-US"/>
        </w:rPr>
        <w:t>hususnya pembinaan potensi anak, disiplin, serta</w:t>
      </w:r>
      <w:r w:rsidR="00AA7FCB" w:rsidRPr="002308F3">
        <w:rPr>
          <w:rFonts w:ascii="Times New Roman" w:hAnsi="Times New Roman" w:cs="Times New Roman"/>
          <w:lang w:val="en-US"/>
        </w:rPr>
        <w:t xml:space="preserve"> mencetak individu yang memiliki tingkat kecerdasan dan moral yang tinggi.</w:t>
      </w:r>
    </w:p>
    <w:p w:rsidR="00ED45A2" w:rsidRPr="00ED45A2" w:rsidRDefault="00424F85" w:rsidP="00AA7FCB">
      <w:pPr>
        <w:pStyle w:val="BodyText"/>
        <w:tabs>
          <w:tab w:val="left" w:pos="426"/>
        </w:tabs>
        <w:spacing w:after="0"/>
        <w:ind w:firstLine="567"/>
        <w:jc w:val="both"/>
        <w:rPr>
          <w:rFonts w:ascii="Times New Roman" w:hAnsi="Times New Roman" w:cs="Times New Roman"/>
          <w:lang w:val="en-US"/>
        </w:rPr>
      </w:pPr>
      <w:r w:rsidRPr="00E40DD3">
        <w:rPr>
          <w:rFonts w:ascii="Times New Roman" w:hAnsi="Times New Roman" w:cs="Times New Roman"/>
          <w:i/>
          <w:iCs/>
        </w:rPr>
        <w:t>Ketiga</w:t>
      </w:r>
      <w:r w:rsidRPr="00E40DD3">
        <w:rPr>
          <w:rFonts w:ascii="Times New Roman" w:hAnsi="Times New Roman" w:cs="Times New Roman"/>
        </w:rPr>
        <w:t xml:space="preserve">, </w:t>
      </w:r>
      <w:r w:rsidR="00704A89" w:rsidRPr="00E40DD3">
        <w:rPr>
          <w:rFonts w:ascii="Times New Roman" w:hAnsi="Times New Roman" w:cs="Times New Roman"/>
        </w:rPr>
        <w:t>upacara pengibaran bendera. Bentuk pembinaan yang diberikan oleh sekolah adalah menumbuhkan sikap cinta dan hormat terhadap NKRI dengan mengadakan upacara pengibaran bendera. Upacara dilaksanakan dengan menerapkan kata pertama, bentuk ketaatan, penanaman bentuk ketaatan kepada negara dengan mengadakan upacara bendera sekolah agar siswa menghormati dan mencintai negara Indonesia.</w:t>
      </w:r>
    </w:p>
    <w:p w:rsidR="003F2D3C" w:rsidRPr="00E40DD3" w:rsidRDefault="00704A89" w:rsidP="00704A89">
      <w:pPr>
        <w:spacing w:after="0"/>
        <w:rPr>
          <w:rFonts w:asciiTheme="majorBidi" w:hAnsiTheme="majorBidi" w:cstheme="majorBidi"/>
          <w:b/>
          <w:bCs/>
          <w:color w:val="000000"/>
        </w:rPr>
      </w:pPr>
      <w:r w:rsidRPr="00E40DD3">
        <w:rPr>
          <w:rFonts w:asciiTheme="majorBidi" w:hAnsiTheme="majorBidi" w:cstheme="majorBidi"/>
          <w:b/>
          <w:bCs/>
          <w:color w:val="000000"/>
        </w:rPr>
        <w:t>Hambatan-Hambatan</w:t>
      </w:r>
      <w:r w:rsidR="003F2D3C" w:rsidRPr="00E40DD3">
        <w:rPr>
          <w:rFonts w:asciiTheme="majorBidi" w:hAnsiTheme="majorBidi" w:cstheme="majorBidi"/>
          <w:b/>
          <w:bCs/>
          <w:color w:val="000000"/>
        </w:rPr>
        <w:t xml:space="preserve"> Dalam Meningkatkan Karakter Disiplin</w:t>
      </w:r>
    </w:p>
    <w:p w:rsidR="007E1BDF" w:rsidRPr="00AA7FCB" w:rsidRDefault="00AA7FCB" w:rsidP="007E1BDF">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lastRenderedPageBreak/>
        <w:t>D</w:t>
      </w:r>
      <w:r w:rsidRPr="005145CB">
        <w:rPr>
          <w:rFonts w:ascii="Times New Roman" w:hAnsi="Times New Roman" w:cs="Times New Roman"/>
          <w:lang w:val="en-US"/>
        </w:rPr>
        <w:t>alam pengembangan lebih lanjut karakter disiplin siswa oleh MI Miftahul Alim Habau para pendidik mengalami kendala yang dapat menghambat</w:t>
      </w:r>
      <w:r w:rsidR="00035B3D">
        <w:rPr>
          <w:rFonts w:ascii="Times New Roman" w:hAnsi="Times New Roman" w:cs="Times New Roman"/>
          <w:lang w:val="en-US"/>
        </w:rPr>
        <w:t>, yaitu</w:t>
      </w:r>
      <w:r>
        <w:rPr>
          <w:rFonts w:ascii="Times New Roman" w:hAnsi="Times New Roman" w:cs="Times New Roman"/>
          <w:lang w:val="en-US"/>
        </w:rPr>
        <w:t>:</w:t>
      </w:r>
    </w:p>
    <w:p w:rsidR="005A1ACA" w:rsidRPr="009C62A9" w:rsidRDefault="008B0200" w:rsidP="004E4955">
      <w:pPr>
        <w:pStyle w:val="BodyText"/>
        <w:tabs>
          <w:tab w:val="left" w:pos="426"/>
        </w:tabs>
        <w:spacing w:after="0"/>
        <w:ind w:firstLine="567"/>
        <w:jc w:val="both"/>
        <w:rPr>
          <w:rFonts w:ascii="Times New Roman" w:hAnsi="Times New Roman" w:cs="Times New Roman"/>
          <w:lang w:val="en-US"/>
        </w:rPr>
      </w:pPr>
      <w:r w:rsidRPr="00E40DD3">
        <w:rPr>
          <w:rFonts w:ascii="Times New Roman" w:hAnsi="Times New Roman" w:cs="Times New Roman"/>
          <w:i/>
          <w:iCs/>
        </w:rPr>
        <w:t>Pertama</w:t>
      </w:r>
      <w:r w:rsidRPr="00E40DD3">
        <w:rPr>
          <w:rFonts w:ascii="Times New Roman" w:hAnsi="Times New Roman" w:cs="Times New Roman"/>
        </w:rPr>
        <w:t>,</w:t>
      </w:r>
      <w:r w:rsidR="005862F0">
        <w:rPr>
          <w:rFonts w:ascii="Times New Roman" w:hAnsi="Times New Roman" w:cs="Times New Roman"/>
          <w:lang w:val="en-US"/>
        </w:rPr>
        <w:t xml:space="preserve"> Peran orang tua yang kurang dalam memberikan contoh kedisiplinan. </w:t>
      </w:r>
      <w:r w:rsidR="005862F0" w:rsidRPr="001014A0">
        <w:rPr>
          <w:rFonts w:ascii="Times New Roman" w:hAnsi="Times New Roman" w:cs="Times New Roman"/>
        </w:rPr>
        <w:t xml:space="preserve">Untuk situasi ini, pengasuhan </w:t>
      </w:r>
      <w:r w:rsidR="005862F0">
        <w:rPr>
          <w:rFonts w:ascii="Times New Roman" w:hAnsi="Times New Roman" w:cs="Times New Roman"/>
          <w:lang w:val="en-US"/>
        </w:rPr>
        <w:t xml:space="preserve">orang tua </w:t>
      </w:r>
      <w:r w:rsidR="005862F0" w:rsidRPr="001014A0">
        <w:rPr>
          <w:rFonts w:ascii="Times New Roman" w:hAnsi="Times New Roman" w:cs="Times New Roman"/>
        </w:rPr>
        <w:t>sangat penting bagi perkembangan anak/individu</w:t>
      </w:r>
      <w:r w:rsidR="005862F0">
        <w:rPr>
          <w:rFonts w:ascii="Times New Roman" w:hAnsi="Times New Roman" w:cs="Times New Roman"/>
          <w:lang w:val="en-US"/>
        </w:rPr>
        <w:t xml:space="preserve"> dalam menanamkan </w:t>
      </w:r>
      <w:r w:rsidR="005862F0" w:rsidRPr="001014A0">
        <w:rPr>
          <w:rFonts w:ascii="Times New Roman" w:hAnsi="Times New Roman" w:cs="Times New Roman"/>
        </w:rPr>
        <w:t>nilai-nilai</w:t>
      </w:r>
      <w:r w:rsidR="005862F0">
        <w:rPr>
          <w:rFonts w:ascii="Times New Roman" w:hAnsi="Times New Roman" w:cs="Times New Roman"/>
          <w:lang w:val="en-US"/>
        </w:rPr>
        <w:t xml:space="preserve"> karakter disiplin </w:t>
      </w:r>
      <w:r w:rsidR="006E0360">
        <w:rPr>
          <w:rFonts w:ascii="Times New Roman" w:hAnsi="Times New Roman" w:cs="Times New Roman"/>
          <w:lang w:val="en-US"/>
        </w:rPr>
        <w:t>dalam diri seorang anak</w:t>
      </w:r>
      <w:r w:rsidRPr="00F752FC">
        <w:rPr>
          <w:rFonts w:ascii="Times New Roman" w:hAnsi="Times New Roman" w:cs="Times New Roman"/>
        </w:rPr>
        <w:t>.</w:t>
      </w:r>
      <w:r w:rsidR="005A1ACA" w:rsidRPr="00F752FC">
        <w:rPr>
          <w:rFonts w:ascii="Times New Roman" w:hAnsi="Times New Roman" w:cs="Times New Roman"/>
        </w:rPr>
        <w:t xml:space="preserve"> </w:t>
      </w:r>
      <w:r w:rsidR="005A1ACA" w:rsidRPr="00F752FC">
        <w:rPr>
          <w:rFonts w:asciiTheme="majorBidi" w:eastAsiaTheme="minorHAnsi" w:hAnsiTheme="majorBidi" w:cstheme="majorBidi"/>
        </w:rPr>
        <w:t xml:space="preserve">Menurut </w:t>
      </w:r>
      <w:r w:rsidR="005A1ACA" w:rsidRPr="00F752FC">
        <w:rPr>
          <w:rFonts w:asciiTheme="majorBidi" w:hAnsiTheme="majorBidi" w:cstheme="majorBidi"/>
        </w:rPr>
        <w:fldChar w:fldCharType="begin"/>
      </w:r>
      <w:r w:rsidR="005A1ACA" w:rsidRPr="00F752FC">
        <w:rPr>
          <w:rFonts w:asciiTheme="majorBidi" w:hAnsiTheme="majorBidi" w:cstheme="majorBidi"/>
        </w:rPr>
        <w:instrText xml:space="preserve"> ADDIN ZOTERO_ITEM CSL_CITATION {"citationID":"oS5AdoX3","properties":{"formattedCitation":"(Kazmi 2016)","plainCitation":"(Kazmi 2016)","dontUpdate":true,"noteIndex":0},"citationItems":[{"id":270,"uris":["http://zotero.org/users/9242504/items/RXDA38WE"],"itemData":{"id":270,"type":"article-journal","abstract":"Penelitian ini bertujuan untuk menganalisis seberapa besarkah pengaruh kedisiplinan siswa dan seberapa besar motivasi siswa terhadap prestasi belajar Bahasa Indonesia pada siswa SMK Swasta di Jakarta Timur. Penelitian ini dilakukan di tiga SMK Swasta, yaitu SMK Islam PB Soedirman 1, SMK Islam PB Soedirman 2, dan SMK Islam Malahayati Jakarta. Secara bersama-sama, kedisiplinan siswa dan motivasi belajar berpengaruh secara signifikan terhadap prestasi belajar mata pelajaran Bahasa Indonesia. Hasil pengujian signifikansi yang ditunjukkan oleh nilai Sig = 0.000 dan Fhitung = 22,841, sedangkan Ftabel = 3,06 sehingga nilai Sig &lt; 0,05 dan Fhitung &gt; Ftabel. Hasil perhitungan diperoleh koefisien korelasi ganda adalah 0,487. Kedisiplinan siswa dan motivasi belajar secara bersama-sama memiliki koefisien determinasi sebesar 23,7% terhadap variasi prestasi belajar mata pelajaran Bahasa Indonesia melalui persamaan regresi ganda ? = 45,536 + 0,063X1 + 0,316X2 yang signifikan. Kedisiplinan siswa berpengaruh signifikan terhadap prestasi belajar mata pelajaran Bahasa Indonesia. Hasil pengujian signifikansi diperoleh thitung &gt; ttabel yaitu 1,987 &gt; 1,65 , nilai sig = 0,049 yang berarti &lt; 0,05. Motivasi belajar berpengaruh signifikan terhadap prestasi belajar mata pelajaran Bahasa Indonesia. Hasil pengujian signifikansi diperoleh thitung &gt; ttabel yaitu 4,814 &gt; 1,65 , nilai sig = 0,00 yang berarti &lt; 0,05.","container-title":"SAP (Susunan Artikel Pendidikan)","DOI":"10.30998/sap.v1i1.1008","ISSN":"2549-2845","issue":"1","language":"id","note":"number: 1","source":"journal.lppmunindra.ac.id","title":"Pengaruh Kedisiplinan Siswa dan Motivasi Belajar terhadap Prestasi Belajar Bahasa Indonesia (Survei pada Sekolah Menengah Kejuruan Swasta di Jakarta Timur)","URL":"https://journal.lppmunindra.ac.id/index.php/SAP/article/view/1008","volume":"1","author":[{"family":"Kazmi","given":"Rahma"}],"accessed":{"date-parts":[["2022",6,15]]},"issued":{"date-parts":[["2016",8,5]]}}}],"schema":"https://github.com/citation-style-language/schema/raw/master/csl-citation.json"} </w:instrText>
      </w:r>
      <w:r w:rsidR="005A1ACA" w:rsidRPr="00F752FC">
        <w:rPr>
          <w:rFonts w:asciiTheme="majorBidi" w:hAnsiTheme="majorBidi" w:cstheme="majorBidi"/>
        </w:rPr>
        <w:fldChar w:fldCharType="separate"/>
      </w:r>
      <w:r w:rsidR="005A1ACA" w:rsidRPr="00F752FC">
        <w:rPr>
          <w:rFonts w:ascii="Times New Roman" w:hAnsi="Times New Roman" w:cs="Times New Roman"/>
        </w:rPr>
        <w:t>(Kazmi, 2016)</w:t>
      </w:r>
      <w:r w:rsidR="005A1ACA" w:rsidRPr="00F752FC">
        <w:rPr>
          <w:rFonts w:asciiTheme="majorBidi" w:hAnsiTheme="majorBidi" w:cstheme="majorBidi"/>
        </w:rPr>
        <w:fldChar w:fldCharType="end"/>
      </w:r>
      <w:r w:rsidR="005A1ACA" w:rsidRPr="00F752FC">
        <w:rPr>
          <w:rFonts w:asciiTheme="majorBidi" w:hAnsiTheme="majorBidi" w:cstheme="majorBidi"/>
        </w:rPr>
        <w:t xml:space="preserve"> s</w:t>
      </w:r>
      <w:r w:rsidR="005A1ACA" w:rsidRPr="00F752FC">
        <w:rPr>
          <w:rFonts w:asciiTheme="majorBidi" w:eastAsiaTheme="minorHAnsi" w:hAnsiTheme="majorBidi" w:cstheme="majorBidi"/>
        </w:rPr>
        <w:t>etiap anak membutuhkan</w:t>
      </w:r>
      <w:r w:rsidR="006E0360">
        <w:rPr>
          <w:rFonts w:asciiTheme="majorBidi" w:eastAsiaTheme="minorHAnsi" w:hAnsiTheme="majorBidi" w:cstheme="majorBidi"/>
          <w:lang w:val="en-US"/>
        </w:rPr>
        <w:t xml:space="preserve"> peran dari keluarganya sendiri untuk meningkatkan kedisiplinan</w:t>
      </w:r>
      <w:r w:rsidR="005A1ACA" w:rsidRPr="00F752FC">
        <w:rPr>
          <w:rFonts w:asciiTheme="majorBidi" w:eastAsiaTheme="minorHAnsi" w:hAnsiTheme="majorBidi" w:cstheme="majorBidi"/>
        </w:rPr>
        <w:t xml:space="preserve">. </w:t>
      </w:r>
    </w:p>
    <w:p w:rsidR="008B0200" w:rsidRPr="00F752FC" w:rsidRDefault="007E1BDF" w:rsidP="00B534D2">
      <w:pPr>
        <w:pStyle w:val="BodyText"/>
        <w:tabs>
          <w:tab w:val="left" w:pos="426"/>
        </w:tabs>
        <w:spacing w:after="0"/>
        <w:ind w:firstLine="567"/>
        <w:jc w:val="both"/>
        <w:rPr>
          <w:rFonts w:ascii="Times New Roman" w:hAnsi="Times New Roman" w:cs="Times New Roman"/>
        </w:rPr>
      </w:pPr>
      <w:r w:rsidRPr="00F752FC">
        <w:rPr>
          <w:rFonts w:ascii="Times New Roman" w:hAnsi="Times New Roman" w:cs="Times New Roman"/>
          <w:i/>
          <w:iCs/>
        </w:rPr>
        <w:t>Kedua</w:t>
      </w:r>
      <w:r w:rsidR="00FC6982" w:rsidRPr="00F752FC">
        <w:rPr>
          <w:rFonts w:ascii="Times New Roman" w:hAnsi="Times New Roman" w:cs="Times New Roman"/>
        </w:rPr>
        <w:t xml:space="preserve"> sekolah,</w:t>
      </w:r>
      <w:r w:rsidRPr="00F752FC">
        <w:rPr>
          <w:rFonts w:ascii="Times New Roman" w:hAnsi="Times New Roman" w:cs="Times New Roman"/>
        </w:rPr>
        <w:t xml:space="preserve"> </w:t>
      </w:r>
      <w:r w:rsidR="004E4955">
        <w:rPr>
          <w:rFonts w:ascii="Times New Roman" w:hAnsi="Times New Roman" w:cs="Times New Roman"/>
          <w:lang w:val="en-US"/>
        </w:rPr>
        <w:t>s</w:t>
      </w:r>
      <w:r w:rsidR="008B0200" w:rsidRPr="00F752FC">
        <w:rPr>
          <w:rFonts w:ascii="Times New Roman" w:hAnsi="Times New Roman" w:cs="Times New Roman"/>
        </w:rPr>
        <w:t xml:space="preserve">ekolah juga harus menjadi badan utama pendidikan akhlak dan harus dilaksanakan dengan baik. Namun, ada juga guru yang kurang memahami makna </w:t>
      </w:r>
      <w:r w:rsidR="004E4955">
        <w:rPr>
          <w:rFonts w:ascii="Times New Roman" w:hAnsi="Times New Roman" w:cs="Times New Roman"/>
        </w:rPr>
        <w:t>moral dan pendidikan di sekolah</w:t>
      </w:r>
      <w:r w:rsidR="00FC6982" w:rsidRPr="00F752FC">
        <w:rPr>
          <w:rFonts w:ascii="Times New Roman" w:hAnsi="Times New Roman" w:cs="Times New Roman"/>
        </w:rPr>
        <w:t>.</w:t>
      </w:r>
      <w:r w:rsidR="005A1ACA" w:rsidRPr="00F752FC">
        <w:rPr>
          <w:rFonts w:ascii="Times New Roman" w:hAnsi="Times New Roman" w:cs="Times New Roman"/>
        </w:rPr>
        <w:t xml:space="preserve"> Berdasarkan hasil penelitian </w:t>
      </w:r>
      <w:r w:rsidR="00F752FC" w:rsidRPr="00F752FC">
        <w:rPr>
          <w:rFonts w:ascii="Times New Roman" w:hAnsi="Times New Roman" w:cs="Times New Roman"/>
        </w:rPr>
        <w:fldChar w:fldCharType="begin"/>
      </w:r>
      <w:r w:rsidR="00F752FC" w:rsidRPr="00F752FC">
        <w:rPr>
          <w:rFonts w:ascii="Times New Roman" w:hAnsi="Times New Roman" w:cs="Times New Roman"/>
        </w:rPr>
        <w:instrText xml:space="preserve"> ADDIN ZOTERO_ITEM CSL_CITATION {"citationID":"KP67CbVE","properties":{"formattedCitation":"(Chulsum 2017)","plainCitation":"(Chulsum 2017)","dontUpdate":true,"noteIndex":0},"citationItems":[{"id":269,"uris":["http://zotero.org/users/9242504/items/9YDAC5D6"],"itemData":{"id":269,"type":"article-journal","abstract":"This study aims to: analyze the influence of family environment on learning outcomes at economics lesson of students in high school economics Negeri 7 Surabaya, analyze the influence of students dicipline on learning outcomes in economics lesson of student at SMAN 7 Surabaya, analyze the influence of learning motivation on learning outcomes in economics lesson of student at SMAN 7 Surabaya, and also the impact of family environment, students dicipline and learning motivation at the same time on the learning outcomes on economics lesson of student at SMAN 7 Surabaya. This research is quantitative. The population in this research were students of class X and class XI IPS at SMA Negeri 7 Surabaya year 2014-2015 as many as 228 students, while the number of samples used as much as 145 students. The data collection techniques that used are questionnaires, interviews, and documentation. Methods of analysis using multiple linear regression techniques. The results showed that : there is a significant and positive effect between family environment on learning outcomes in economics lesson of student at SMAN 7 Surabaya, a significant and positive effect between students dicipline on learning outcomes in economics lesson of student at SMAN 7 Surabaya, a significant and positive effect between learning motivation on learning outcomes in economics lesson of student at SMAN 7 Surabaya, and a significant and positive relations between family environment, student discipline and learning motivation jointly toward learning outcomes on economics lesson of students at SMAN 7 Surabaya","container-title":"JURNAL EKONOMI PENDIDIKAN DAN KEWIRAUSAHAAN","DOI":"10.26740/jepk.v5n1.p5-20","ISSN":"2579-387X, 2303-324X","issue":"1","journalAbbreviation":"jepk","language":"id","page":"5","source":"DOI.org (Crossref)","title":"PENGARUH LINGKUNGAN KELUARGA, KEDISIPLINAN SISWA, DAN MOTIVASI BELAJAR TERHADAP HASIL BELAJAR EKONOMI SISWA DI SMA NEGERI 7 SURABAYA","volume":"5","author":[{"family":"Chulsum","given":"Umi"}],"issued":{"date-parts":[["2017",4,7]]}}}],"schema":"https://github.com/citation-style-language/schema/raw/master/csl-citation.json"} </w:instrText>
      </w:r>
      <w:r w:rsidR="00F752FC" w:rsidRPr="00F752FC">
        <w:rPr>
          <w:rFonts w:ascii="Times New Roman" w:hAnsi="Times New Roman" w:cs="Times New Roman"/>
        </w:rPr>
        <w:fldChar w:fldCharType="separate"/>
      </w:r>
      <w:r w:rsidR="00F752FC" w:rsidRPr="00F752FC">
        <w:rPr>
          <w:rFonts w:ascii="Times New Roman" w:hAnsi="Times New Roman" w:cs="Times New Roman"/>
        </w:rPr>
        <w:t>(Chulsum, 2017)</w:t>
      </w:r>
      <w:r w:rsidR="00F752FC" w:rsidRPr="00F752FC">
        <w:rPr>
          <w:rFonts w:ascii="Times New Roman" w:hAnsi="Times New Roman" w:cs="Times New Roman"/>
        </w:rPr>
        <w:fldChar w:fldCharType="end"/>
      </w:r>
      <w:r w:rsidR="00F752FC" w:rsidRPr="00F752FC">
        <w:rPr>
          <w:rFonts w:ascii="Times New Roman" w:hAnsi="Times New Roman" w:cs="Times New Roman"/>
        </w:rPr>
        <w:t xml:space="preserve"> </w:t>
      </w:r>
      <w:r w:rsidR="00F752FC" w:rsidRPr="00CD5958">
        <w:rPr>
          <w:rFonts w:ascii="Times New Roman" w:hAnsi="Times New Roman" w:cs="Times New Roman"/>
        </w:rPr>
        <w:t>Tingkat kedisiplinan yang tinggi dapat disebabkan karena kedisiplinan siswa</w:t>
      </w:r>
      <w:r w:rsidR="00B534D2">
        <w:rPr>
          <w:rFonts w:ascii="Times New Roman" w:hAnsi="Times New Roman" w:cs="Times New Roman"/>
          <w:lang w:val="en-US"/>
        </w:rPr>
        <w:t xml:space="preserve"> dalam mematuhi peraturan sekolah</w:t>
      </w:r>
      <w:r w:rsidR="00F752FC" w:rsidRPr="00F752FC">
        <w:rPr>
          <w:rFonts w:ascii="Times New Roman" w:hAnsi="Times New Roman" w:cs="Times New Roman"/>
        </w:rPr>
        <w:t xml:space="preserve">. </w:t>
      </w:r>
    </w:p>
    <w:p w:rsidR="00FC6982" w:rsidRPr="008E12B4" w:rsidRDefault="007E1BDF" w:rsidP="008E12B4">
      <w:pPr>
        <w:pStyle w:val="BodyText"/>
        <w:tabs>
          <w:tab w:val="left" w:pos="426"/>
        </w:tabs>
        <w:spacing w:after="0"/>
        <w:ind w:firstLine="567"/>
        <w:jc w:val="both"/>
        <w:rPr>
          <w:rFonts w:ascii="Times New Roman" w:hAnsi="Times New Roman" w:cs="Times New Roman"/>
          <w:lang w:val="en-US"/>
        </w:rPr>
      </w:pPr>
      <w:r w:rsidRPr="00E40DD3">
        <w:rPr>
          <w:rFonts w:ascii="Times New Roman" w:hAnsi="Times New Roman" w:cs="Times New Roman"/>
          <w:i/>
          <w:iCs/>
        </w:rPr>
        <w:t>Ketiga</w:t>
      </w:r>
      <w:r w:rsidRPr="00E40DD3">
        <w:rPr>
          <w:rFonts w:ascii="Times New Roman" w:hAnsi="Times New Roman" w:cs="Times New Roman"/>
        </w:rPr>
        <w:t xml:space="preserve">, </w:t>
      </w:r>
      <w:r w:rsidR="00FC6982" w:rsidRPr="00E40DD3">
        <w:rPr>
          <w:rFonts w:ascii="Times New Roman" w:hAnsi="Times New Roman" w:cs="Times New Roman"/>
        </w:rPr>
        <w:t>Penghambat pembentukan karakter selanjutnya adalah peran komunitas dengan teman</w:t>
      </w:r>
      <w:r w:rsidR="008E12B4">
        <w:rPr>
          <w:rFonts w:ascii="Times New Roman" w:hAnsi="Times New Roman" w:cs="Times New Roman"/>
          <w:lang w:val="en-US"/>
        </w:rPr>
        <w:t xml:space="preserve"> atau sahabat</w:t>
      </w:r>
      <w:r w:rsidR="00FC6982" w:rsidRPr="00E40DD3">
        <w:rPr>
          <w:rFonts w:ascii="Times New Roman" w:hAnsi="Times New Roman" w:cs="Times New Roman"/>
        </w:rPr>
        <w:t xml:space="preserve">. </w:t>
      </w:r>
      <w:proofErr w:type="gramStart"/>
      <w:r w:rsidR="008E12B4">
        <w:rPr>
          <w:rFonts w:ascii="Times New Roman" w:hAnsi="Times New Roman" w:cs="Times New Roman"/>
          <w:lang w:val="en-US"/>
        </w:rPr>
        <w:t>Pengaruh teman memiliki peran yang sangat penting dalam meningkatkan kedisiplinan</w:t>
      </w:r>
      <w:r w:rsidR="00FC6982" w:rsidRPr="00E40DD3">
        <w:rPr>
          <w:rFonts w:ascii="Times New Roman" w:hAnsi="Times New Roman" w:cs="Times New Roman"/>
        </w:rPr>
        <w:t>.</w:t>
      </w:r>
      <w:proofErr w:type="gramEnd"/>
      <w:r w:rsidR="008E12B4">
        <w:rPr>
          <w:rFonts w:ascii="Times New Roman" w:hAnsi="Times New Roman" w:cs="Times New Roman"/>
          <w:lang w:val="en-US"/>
        </w:rPr>
        <w:t xml:space="preserve"> </w:t>
      </w:r>
      <w:proofErr w:type="gramStart"/>
      <w:r w:rsidR="008E12B4" w:rsidRPr="00410027">
        <w:rPr>
          <w:rFonts w:ascii="Times New Roman" w:hAnsi="Times New Roman" w:cs="Times New Roman"/>
          <w:lang w:val="en-US"/>
        </w:rPr>
        <w:t>jika</w:t>
      </w:r>
      <w:proofErr w:type="gramEnd"/>
      <w:r w:rsidR="008E12B4" w:rsidRPr="00410027">
        <w:rPr>
          <w:rFonts w:ascii="Times New Roman" w:hAnsi="Times New Roman" w:cs="Times New Roman"/>
          <w:lang w:val="en-US"/>
        </w:rPr>
        <w:t xml:space="preserve"> pekerjaan sahabat menjadi pesimis, mungkin saja orang-orang yang tercatat dalam perkumpulan tersebut juga bisa dilibatkan untuk mela</w:t>
      </w:r>
      <w:r w:rsidR="008E12B4">
        <w:rPr>
          <w:rFonts w:ascii="Times New Roman" w:hAnsi="Times New Roman" w:cs="Times New Roman"/>
          <w:lang w:val="en-US"/>
        </w:rPr>
        <w:t>kukan perilaku negatif tersebut.</w:t>
      </w:r>
    </w:p>
    <w:p w:rsidR="007674DC" w:rsidRPr="00E40DD3" w:rsidRDefault="007674DC" w:rsidP="00FC6982">
      <w:pPr>
        <w:autoSpaceDE w:val="0"/>
        <w:autoSpaceDN w:val="0"/>
        <w:adjustRightInd w:val="0"/>
        <w:spacing w:after="0" w:line="240" w:lineRule="auto"/>
        <w:ind w:firstLine="720"/>
        <w:jc w:val="both"/>
        <w:rPr>
          <w:rFonts w:ascii="Times New Roman" w:hAnsi="Times New Roman" w:cs="Times New Roman"/>
        </w:rPr>
      </w:pPr>
    </w:p>
    <w:p w:rsidR="008B08FE" w:rsidRPr="00E40DD3" w:rsidRDefault="002C43D3" w:rsidP="007674DC">
      <w:pPr>
        <w:pStyle w:val="Heading1"/>
        <w:numPr>
          <w:ilvl w:val="0"/>
          <w:numId w:val="0"/>
        </w:numPr>
        <w:spacing w:before="0" w:after="120" w:line="276" w:lineRule="auto"/>
        <w:jc w:val="both"/>
        <w:rPr>
          <w:b/>
          <w:color w:val="000000" w:themeColor="text1"/>
          <w:sz w:val="22"/>
          <w:szCs w:val="22"/>
          <w:lang w:val="id-ID"/>
        </w:rPr>
      </w:pPr>
      <w:r w:rsidRPr="00E40DD3">
        <w:rPr>
          <w:b/>
          <w:color w:val="000000" w:themeColor="text1"/>
          <w:sz w:val="22"/>
          <w:szCs w:val="22"/>
          <w:lang w:val="id-ID"/>
        </w:rPr>
        <w:t>KESIMPULAN</w:t>
      </w:r>
    </w:p>
    <w:p w:rsidR="002C43D3" w:rsidRPr="00E40DD3" w:rsidRDefault="00F50F70" w:rsidP="008E1723">
      <w:pPr>
        <w:pStyle w:val="BodyText"/>
        <w:tabs>
          <w:tab w:val="left" w:pos="426"/>
        </w:tabs>
        <w:spacing w:after="0"/>
        <w:ind w:firstLine="567"/>
        <w:jc w:val="both"/>
        <w:rPr>
          <w:rFonts w:ascii="Times New Roman" w:hAnsi="Times New Roman" w:cs="Times New Roman"/>
        </w:rPr>
      </w:pPr>
      <w:r>
        <w:rPr>
          <w:rFonts w:ascii="Times New Roman" w:hAnsi="Times New Roman" w:cs="Times New Roman"/>
        </w:rPr>
        <w:t>Peran</w:t>
      </w:r>
      <w:r w:rsidR="00FC6982" w:rsidRPr="00E40DD3">
        <w:rPr>
          <w:rFonts w:ascii="Times New Roman" w:hAnsi="Times New Roman" w:cs="Times New Roman"/>
        </w:rPr>
        <w:t xml:space="preserve"> Guru dalam Meningkatkan Kedisiplinan Siswa</w:t>
      </w:r>
      <w:r w:rsidR="00293B32" w:rsidRPr="00CF30BC">
        <w:rPr>
          <w:rFonts w:ascii="Times New Roman" w:hAnsi="Times New Roman" w:cs="Times New Roman"/>
        </w:rPr>
        <w:t xml:space="preserve"> </w:t>
      </w:r>
      <w:r w:rsidR="00293B32" w:rsidRPr="00293B32">
        <w:rPr>
          <w:rFonts w:ascii="Times New Roman" w:hAnsi="Times New Roman" w:cs="Times New Roman"/>
        </w:rPr>
        <w:t>di MI Miftahul Alim Habau</w:t>
      </w:r>
      <w:r w:rsidR="008E1723" w:rsidRPr="008E1723">
        <w:rPr>
          <w:rFonts w:ascii="Times New Roman" w:hAnsi="Times New Roman" w:cs="Times New Roman"/>
        </w:rPr>
        <w:t xml:space="preserve"> </w:t>
      </w:r>
      <w:r w:rsidR="00FC6982" w:rsidRPr="00E40DD3">
        <w:rPr>
          <w:rFonts w:ascii="Times New Roman" w:hAnsi="Times New Roman" w:cs="Times New Roman"/>
        </w:rPr>
        <w:t>dap</w:t>
      </w:r>
      <w:r w:rsidR="008E1723">
        <w:rPr>
          <w:rFonts w:ascii="Times New Roman" w:hAnsi="Times New Roman" w:cs="Times New Roman"/>
        </w:rPr>
        <w:t xml:space="preserve">at disimpulkan </w:t>
      </w:r>
      <w:r w:rsidR="008E1723" w:rsidRPr="008E1723">
        <w:rPr>
          <w:rFonts w:ascii="Times New Roman" w:hAnsi="Times New Roman" w:cs="Times New Roman"/>
        </w:rPr>
        <w:t xml:space="preserve">guru memiliki peran untuk meningkatkan </w:t>
      </w:r>
      <w:r w:rsidR="008E1723">
        <w:rPr>
          <w:rFonts w:ascii="Times New Roman" w:hAnsi="Times New Roman" w:cs="Times New Roman"/>
        </w:rPr>
        <w:t>kedisiplinan siswa</w:t>
      </w:r>
      <w:r w:rsidR="00B22ECE" w:rsidRPr="00E40DD3">
        <w:rPr>
          <w:rFonts w:ascii="Times New Roman" w:hAnsi="Times New Roman" w:cs="Times New Roman"/>
        </w:rPr>
        <w:t>, karena</w:t>
      </w:r>
      <w:r w:rsidR="00FC6982" w:rsidRPr="00E40DD3">
        <w:rPr>
          <w:rFonts w:ascii="Times New Roman" w:hAnsi="Times New Roman" w:cs="Times New Roman"/>
        </w:rPr>
        <w:t xml:space="preserve"> guru </w:t>
      </w:r>
      <w:r w:rsidR="00B22ECE" w:rsidRPr="00E40DD3">
        <w:rPr>
          <w:rFonts w:ascii="Times New Roman" w:hAnsi="Times New Roman" w:cs="Times New Roman"/>
        </w:rPr>
        <w:t>di MI Miftahul Alim</w:t>
      </w:r>
      <w:r w:rsidR="00FC6982" w:rsidRPr="00E40DD3">
        <w:rPr>
          <w:rFonts w:ascii="Times New Roman" w:hAnsi="Times New Roman" w:cs="Times New Roman"/>
        </w:rPr>
        <w:t xml:space="preserve"> </w:t>
      </w:r>
      <w:r w:rsidR="00B22ECE" w:rsidRPr="00E40DD3">
        <w:rPr>
          <w:rFonts w:ascii="Times New Roman" w:hAnsi="Times New Roman" w:cs="Times New Roman"/>
        </w:rPr>
        <w:t xml:space="preserve">Habau sebagai teladan bagi pendidik, </w:t>
      </w:r>
      <w:r w:rsidRPr="0098523D">
        <w:rPr>
          <w:rFonts w:ascii="Times New Roman" w:hAnsi="Times New Roman" w:cs="Times New Roman"/>
        </w:rPr>
        <w:t xml:space="preserve">seperti guru yang datang tepat waktu, memakai seragam sekolah dan </w:t>
      </w:r>
      <w:r w:rsidR="008E1723" w:rsidRPr="008E1723">
        <w:rPr>
          <w:rFonts w:ascii="Times New Roman" w:hAnsi="Times New Roman" w:cs="Times New Roman"/>
        </w:rPr>
        <w:t xml:space="preserve">menggunakan bahasa yang santun </w:t>
      </w:r>
      <w:r w:rsidRPr="0098523D">
        <w:rPr>
          <w:rFonts w:ascii="Times New Roman" w:hAnsi="Times New Roman" w:cs="Times New Roman"/>
        </w:rPr>
        <w:t>sesuai aturan sekolah.</w:t>
      </w:r>
      <w:r w:rsidRPr="00CF30BC">
        <w:rPr>
          <w:rFonts w:ascii="Times New Roman" w:hAnsi="Times New Roman" w:cs="Times New Roman"/>
        </w:rPr>
        <w:t xml:space="preserve"> </w:t>
      </w:r>
      <w:r w:rsidR="00FC6982" w:rsidRPr="00E40DD3">
        <w:rPr>
          <w:rFonts w:ascii="Times New Roman" w:hAnsi="Times New Roman" w:cs="Times New Roman"/>
        </w:rPr>
        <w:t>Tingkah laku guru MI Miftahul Alim Habau dapa</w:t>
      </w:r>
      <w:r w:rsidR="00B22ECE" w:rsidRPr="00E40DD3">
        <w:rPr>
          <w:rFonts w:ascii="Times New Roman" w:hAnsi="Times New Roman" w:cs="Times New Roman"/>
        </w:rPr>
        <w:t xml:space="preserve">t dijadikan contoh bagi siswanya, faktor pendukung </w:t>
      </w:r>
      <w:r w:rsidR="00FC6982" w:rsidRPr="00E40DD3">
        <w:rPr>
          <w:rFonts w:ascii="Times New Roman" w:hAnsi="Times New Roman" w:cs="Times New Roman"/>
        </w:rPr>
        <w:t xml:space="preserve"> yang mempengaruhinya harus sesuai dengan tata tertib sekolah yaitu memakai seragam sekolah, menumbuhkan sikap cinta dan hormat terhadap </w:t>
      </w:r>
      <w:r w:rsidR="00B22ECE" w:rsidRPr="00E40DD3">
        <w:rPr>
          <w:rFonts w:ascii="Times New Roman" w:hAnsi="Times New Roman" w:cs="Times New Roman"/>
        </w:rPr>
        <w:t>NKRI</w:t>
      </w:r>
      <w:r w:rsidR="00FC6982" w:rsidRPr="00E40DD3">
        <w:rPr>
          <w:rFonts w:ascii="Times New Roman" w:hAnsi="Times New Roman" w:cs="Times New Roman"/>
        </w:rPr>
        <w:t>.</w:t>
      </w:r>
      <w:r w:rsidR="00C057D4" w:rsidRPr="00E40DD3">
        <w:rPr>
          <w:rFonts w:ascii="Times New Roman" w:hAnsi="Times New Roman" w:cs="Times New Roman"/>
        </w:rPr>
        <w:t xml:space="preserve"> </w:t>
      </w:r>
      <w:r w:rsidR="00F10913" w:rsidRPr="00E40DD3">
        <w:rPr>
          <w:rFonts w:ascii="Times New Roman" w:hAnsi="Times New Roman" w:cs="Times New Roman"/>
        </w:rPr>
        <w:t xml:space="preserve">Faktor penghambat </w:t>
      </w:r>
      <w:r w:rsidR="00DA2063" w:rsidRPr="00E40DD3">
        <w:rPr>
          <w:rFonts w:ascii="Times New Roman" w:hAnsi="Times New Roman" w:cs="Times New Roman"/>
        </w:rPr>
        <w:t>yang dapat mempengaruhi yaitu dari lingkungan keluarga</w:t>
      </w:r>
      <w:r w:rsidR="00B22ECE" w:rsidRPr="00E40DD3">
        <w:rPr>
          <w:rFonts w:ascii="Times New Roman" w:hAnsi="Times New Roman" w:cs="Times New Roman"/>
        </w:rPr>
        <w:t xml:space="preserve"> ada pada peran keluarg</w:t>
      </w:r>
      <w:r w:rsidR="00B21920" w:rsidRPr="00E40DD3">
        <w:rPr>
          <w:rFonts w:ascii="Times New Roman" w:hAnsi="Times New Roman" w:cs="Times New Roman"/>
        </w:rPr>
        <w:t>a yang acuh</w:t>
      </w:r>
      <w:r w:rsidR="00DA2063" w:rsidRPr="00E40DD3">
        <w:rPr>
          <w:rFonts w:ascii="Times New Roman" w:hAnsi="Times New Roman" w:cs="Times New Roman"/>
        </w:rPr>
        <w:t>, lingkungan sekolah</w:t>
      </w:r>
      <w:r w:rsidR="00B21920" w:rsidRPr="00E40DD3">
        <w:rPr>
          <w:rFonts w:ascii="Times New Roman" w:hAnsi="Times New Roman" w:cs="Times New Roman"/>
        </w:rPr>
        <w:t xml:space="preserve"> </w:t>
      </w:r>
      <w:r w:rsidR="00B22ECE" w:rsidRPr="00E40DD3">
        <w:rPr>
          <w:rFonts w:ascii="Times New Roman" w:hAnsi="Times New Roman" w:cs="Times New Roman"/>
        </w:rPr>
        <w:t xml:space="preserve">yang </w:t>
      </w:r>
      <w:r w:rsidR="00B21920" w:rsidRPr="00E40DD3">
        <w:rPr>
          <w:rFonts w:ascii="Times New Roman" w:hAnsi="Times New Roman" w:cs="Times New Roman"/>
        </w:rPr>
        <w:t>kurangnya memperhatikan siswa</w:t>
      </w:r>
      <w:r w:rsidR="00DA2063" w:rsidRPr="00E40DD3">
        <w:rPr>
          <w:rFonts w:ascii="Times New Roman" w:hAnsi="Times New Roman" w:cs="Times New Roman"/>
        </w:rPr>
        <w:t>, serta lingkungan masyarakat</w:t>
      </w:r>
      <w:r w:rsidR="00B21920" w:rsidRPr="00E40DD3">
        <w:rPr>
          <w:rFonts w:ascii="Times New Roman" w:hAnsi="Times New Roman" w:cs="Times New Roman"/>
        </w:rPr>
        <w:t xml:space="preserve"> seperti teman sebaya yang kurang baik</w:t>
      </w:r>
      <w:r w:rsidR="00DA2063" w:rsidRPr="00E40DD3">
        <w:rPr>
          <w:rFonts w:ascii="Times New Roman" w:hAnsi="Times New Roman" w:cs="Times New Roman"/>
        </w:rPr>
        <w:t>.</w:t>
      </w:r>
    </w:p>
    <w:p w:rsidR="00481CC8" w:rsidRPr="00E40DD3" w:rsidRDefault="00481CC8" w:rsidP="00FC6982">
      <w:pPr>
        <w:pStyle w:val="BodyText"/>
        <w:tabs>
          <w:tab w:val="left" w:pos="426"/>
        </w:tabs>
        <w:spacing w:after="0"/>
        <w:ind w:firstLine="567"/>
        <w:jc w:val="both"/>
        <w:rPr>
          <w:rFonts w:ascii="Times New Roman" w:hAnsi="Times New Roman" w:cs="Times New Roman"/>
        </w:rPr>
      </w:pPr>
    </w:p>
    <w:p w:rsidR="00481CC8" w:rsidRPr="00E40DD3" w:rsidRDefault="00481CC8" w:rsidP="007F6FBD">
      <w:pPr>
        <w:pStyle w:val="Heading1"/>
        <w:numPr>
          <w:ilvl w:val="0"/>
          <w:numId w:val="0"/>
        </w:numPr>
        <w:spacing w:before="0" w:after="120" w:line="276" w:lineRule="auto"/>
        <w:jc w:val="both"/>
        <w:rPr>
          <w:b/>
          <w:color w:val="000000" w:themeColor="text1"/>
          <w:lang w:val="id-ID"/>
        </w:rPr>
      </w:pPr>
      <w:r w:rsidRPr="00E40DD3">
        <w:rPr>
          <w:b/>
          <w:color w:val="000000" w:themeColor="text1"/>
          <w:lang w:val="id-ID"/>
        </w:rPr>
        <w:t>UCAPAN TERIMA KASIH</w:t>
      </w:r>
    </w:p>
    <w:p w:rsidR="00EC4C39" w:rsidRPr="00E40DD3" w:rsidRDefault="00923E86" w:rsidP="005314A8">
      <w:pPr>
        <w:pStyle w:val="BodyText"/>
        <w:tabs>
          <w:tab w:val="left" w:pos="426"/>
        </w:tabs>
        <w:spacing w:after="0"/>
        <w:ind w:firstLine="567"/>
        <w:jc w:val="both"/>
        <w:rPr>
          <w:rFonts w:asciiTheme="majorBidi" w:hAnsiTheme="majorBidi" w:cstheme="majorBidi"/>
        </w:rPr>
      </w:pPr>
      <w:r w:rsidRPr="00E40DD3">
        <w:rPr>
          <w:rFonts w:asciiTheme="majorBidi" w:hAnsiTheme="majorBidi" w:cstheme="majorBidi"/>
        </w:rPr>
        <w:t>S</w:t>
      </w:r>
      <w:r w:rsidR="005314A8">
        <w:rPr>
          <w:rFonts w:asciiTheme="majorBidi" w:hAnsiTheme="majorBidi" w:cstheme="majorBidi"/>
        </w:rPr>
        <w:t>aya</w:t>
      </w:r>
      <w:r w:rsidR="0056160E" w:rsidRPr="00E40DD3">
        <w:rPr>
          <w:rFonts w:asciiTheme="majorBidi" w:hAnsiTheme="majorBidi" w:cstheme="majorBidi"/>
        </w:rPr>
        <w:t xml:space="preserve"> </w:t>
      </w:r>
      <w:r w:rsidR="00C91FBF">
        <w:rPr>
          <w:rFonts w:asciiTheme="majorBidi" w:hAnsiTheme="majorBidi" w:cstheme="majorBidi"/>
          <w:lang w:val="en-US"/>
        </w:rPr>
        <w:t xml:space="preserve">ucapkan </w:t>
      </w:r>
      <w:r w:rsidRPr="00E40DD3">
        <w:rPr>
          <w:rFonts w:asciiTheme="majorBidi" w:hAnsiTheme="majorBidi" w:cstheme="majorBidi"/>
        </w:rPr>
        <w:t xml:space="preserve">terimakasih </w:t>
      </w:r>
      <w:r w:rsidR="0056160E" w:rsidRPr="00E40DD3">
        <w:rPr>
          <w:rFonts w:asciiTheme="majorBidi" w:hAnsiTheme="majorBidi" w:cstheme="majorBidi"/>
        </w:rPr>
        <w:t xml:space="preserve">kepada </w:t>
      </w:r>
      <w:r w:rsidR="004D3CCF" w:rsidRPr="00E40DD3">
        <w:rPr>
          <w:rFonts w:asciiTheme="majorBidi" w:hAnsiTheme="majorBidi" w:cstheme="majorBidi"/>
        </w:rPr>
        <w:t xml:space="preserve">Mu’allim </w:t>
      </w:r>
      <w:r w:rsidR="00C057D4" w:rsidRPr="00E40DD3">
        <w:rPr>
          <w:rFonts w:asciiTheme="majorBidi" w:hAnsiTheme="majorBidi" w:cstheme="majorBidi"/>
        </w:rPr>
        <w:t xml:space="preserve">Muh. Haris Zubaidillah, SQ., M.Pd.I yang memberikan bimbingan. </w:t>
      </w:r>
      <w:r w:rsidR="005314A8">
        <w:rPr>
          <w:rFonts w:asciiTheme="majorBidi" w:hAnsiTheme="majorBidi" w:cstheme="majorBidi"/>
        </w:rPr>
        <w:t xml:space="preserve">Terimakasih juga </w:t>
      </w:r>
      <w:r w:rsidRPr="00E40DD3">
        <w:rPr>
          <w:rFonts w:asciiTheme="majorBidi" w:hAnsiTheme="majorBidi" w:cstheme="majorBidi"/>
        </w:rPr>
        <w:t xml:space="preserve">kepada saudari Wardah sebagai </w:t>
      </w:r>
      <w:r w:rsidR="005314A8" w:rsidRPr="0098523D">
        <w:rPr>
          <w:rFonts w:ascii="Times New Roman" w:hAnsi="Times New Roman" w:cs="Times New Roman"/>
        </w:rPr>
        <w:t>Steering Committ</w:t>
      </w:r>
      <w:r w:rsidR="005314A8">
        <w:rPr>
          <w:rFonts w:ascii="Times New Roman" w:hAnsi="Times New Roman" w:cs="Times New Roman"/>
        </w:rPr>
        <w:t>ee dan menyukseskan artikel ini</w:t>
      </w:r>
      <w:r w:rsidR="005314A8">
        <w:rPr>
          <w:rFonts w:asciiTheme="majorBidi" w:hAnsiTheme="majorBidi" w:cstheme="majorBidi"/>
        </w:rPr>
        <w:t xml:space="preserve">. </w:t>
      </w:r>
      <w:r w:rsidR="005314A8" w:rsidRPr="00CF30BC">
        <w:rPr>
          <w:rFonts w:asciiTheme="majorBidi" w:hAnsiTheme="majorBidi" w:cstheme="majorBidi"/>
        </w:rPr>
        <w:t xml:space="preserve">Saya </w:t>
      </w:r>
      <w:r w:rsidR="005314A8">
        <w:rPr>
          <w:rFonts w:asciiTheme="majorBidi" w:hAnsiTheme="majorBidi" w:cstheme="majorBidi"/>
        </w:rPr>
        <w:t xml:space="preserve">juga </w:t>
      </w:r>
      <w:r w:rsidR="005314A8" w:rsidRPr="00CF30BC">
        <w:rPr>
          <w:rFonts w:asciiTheme="majorBidi" w:hAnsiTheme="majorBidi" w:cstheme="majorBidi"/>
        </w:rPr>
        <w:t>meng</w:t>
      </w:r>
      <w:r w:rsidRPr="00E40DD3">
        <w:rPr>
          <w:rFonts w:asciiTheme="majorBidi" w:hAnsiTheme="majorBidi" w:cstheme="majorBidi"/>
        </w:rPr>
        <w:t xml:space="preserve">ucapkan </w:t>
      </w:r>
      <w:r w:rsidR="005314A8" w:rsidRPr="00CF30BC">
        <w:rPr>
          <w:rFonts w:asciiTheme="majorBidi" w:hAnsiTheme="majorBidi" w:cstheme="majorBidi"/>
        </w:rPr>
        <w:t xml:space="preserve">terimakasih </w:t>
      </w:r>
      <w:r w:rsidRPr="00E40DD3">
        <w:rPr>
          <w:rFonts w:asciiTheme="majorBidi" w:hAnsiTheme="majorBidi" w:cstheme="majorBidi"/>
        </w:rPr>
        <w:t xml:space="preserve"> kepada Mu’allim </w:t>
      </w:r>
      <w:r w:rsidR="004D3CCF" w:rsidRPr="00E40DD3">
        <w:rPr>
          <w:rFonts w:asciiTheme="majorBidi" w:hAnsiTheme="majorBidi" w:cstheme="majorBidi"/>
        </w:rPr>
        <w:t>Husin, M.Pd. selaku ketua prodi  Pendidikan Guru Madrasah Ibtidaiyah (PGMI) Sekolah Tinggi</w:t>
      </w:r>
      <w:r w:rsidRPr="00E40DD3">
        <w:rPr>
          <w:rFonts w:asciiTheme="majorBidi" w:hAnsiTheme="majorBidi" w:cstheme="majorBidi"/>
        </w:rPr>
        <w:t xml:space="preserve"> Ilmu Al-Qur’an RAKHA Amuntai. </w:t>
      </w:r>
      <w:r w:rsidR="008F5977" w:rsidRPr="00E40DD3">
        <w:rPr>
          <w:rFonts w:asciiTheme="majorBidi" w:hAnsiTheme="majorBidi" w:cstheme="majorBidi"/>
        </w:rPr>
        <w:t>Dan tak lupa pula saya ucapkan terima</w:t>
      </w:r>
      <w:r w:rsidR="00F50F70">
        <w:rPr>
          <w:rFonts w:asciiTheme="majorBidi" w:hAnsiTheme="majorBidi" w:cstheme="majorBidi"/>
          <w:lang w:val="en-US"/>
        </w:rPr>
        <w:t xml:space="preserve"> </w:t>
      </w:r>
      <w:r w:rsidR="008F5977" w:rsidRPr="00E40DD3">
        <w:rPr>
          <w:rFonts w:asciiTheme="majorBidi" w:hAnsiTheme="majorBidi" w:cstheme="majorBidi"/>
        </w:rPr>
        <w:t>kasih</w:t>
      </w:r>
      <w:r w:rsidR="00E40DD3" w:rsidRPr="00E40DD3">
        <w:rPr>
          <w:rFonts w:asciiTheme="majorBidi" w:hAnsiTheme="majorBidi" w:cstheme="majorBidi"/>
        </w:rPr>
        <w:t xml:space="preserve"> </w:t>
      </w:r>
      <w:r w:rsidR="008F5977" w:rsidRPr="00E40DD3">
        <w:rPr>
          <w:rFonts w:asciiTheme="majorBidi" w:hAnsiTheme="majorBidi" w:cstheme="majorBidi"/>
        </w:rPr>
        <w:t xml:space="preserve">kepada </w:t>
      </w:r>
      <w:r w:rsidR="00F50F70">
        <w:rPr>
          <w:rFonts w:asciiTheme="majorBidi" w:hAnsiTheme="majorBidi" w:cstheme="majorBidi"/>
        </w:rPr>
        <w:t>orang tua,</w:t>
      </w:r>
      <w:r w:rsidR="006568EA">
        <w:rPr>
          <w:rFonts w:asciiTheme="majorBidi" w:hAnsiTheme="majorBidi" w:cstheme="majorBidi"/>
          <w:lang w:val="en-US"/>
        </w:rPr>
        <w:t xml:space="preserve"> pembimbing</w:t>
      </w:r>
      <w:r w:rsidRPr="00E40DD3">
        <w:rPr>
          <w:rFonts w:asciiTheme="majorBidi" w:hAnsiTheme="majorBidi" w:cstheme="majorBidi"/>
        </w:rPr>
        <w:t xml:space="preserve">, dan </w:t>
      </w:r>
      <w:r w:rsidR="008F5977" w:rsidRPr="00E40DD3">
        <w:rPr>
          <w:rFonts w:asciiTheme="majorBidi" w:hAnsiTheme="majorBidi" w:cstheme="majorBidi"/>
        </w:rPr>
        <w:t>teman-</w:t>
      </w:r>
      <w:r w:rsidR="00FE0DDB" w:rsidRPr="00E40DD3">
        <w:rPr>
          <w:rFonts w:asciiTheme="majorBidi" w:hAnsiTheme="majorBidi" w:cstheme="majorBidi"/>
        </w:rPr>
        <w:t xml:space="preserve">teman atas segala dukungan </w:t>
      </w:r>
      <w:r w:rsidR="00E40DD3" w:rsidRPr="00E40DD3">
        <w:rPr>
          <w:rFonts w:asciiTheme="majorBidi" w:hAnsiTheme="majorBidi" w:cstheme="majorBidi"/>
        </w:rPr>
        <w:t>dan bimbingan yang diberikan.</w:t>
      </w:r>
    </w:p>
    <w:p w:rsidR="008F5977" w:rsidRPr="00E40DD3" w:rsidRDefault="008F5977" w:rsidP="004D3CCF">
      <w:pPr>
        <w:pStyle w:val="BodyText"/>
        <w:tabs>
          <w:tab w:val="left" w:pos="426"/>
        </w:tabs>
        <w:spacing w:after="0"/>
        <w:ind w:firstLine="567"/>
        <w:jc w:val="both"/>
        <w:rPr>
          <w:rFonts w:asciiTheme="majorBidi" w:hAnsiTheme="majorBidi" w:cstheme="majorBidi"/>
        </w:rPr>
      </w:pPr>
    </w:p>
    <w:p w:rsidR="009A4592" w:rsidRPr="00E40DD3" w:rsidRDefault="009A4592" w:rsidP="0053554E">
      <w:pPr>
        <w:pStyle w:val="Heading1"/>
        <w:numPr>
          <w:ilvl w:val="0"/>
          <w:numId w:val="0"/>
        </w:numPr>
        <w:spacing w:before="0" w:after="120" w:line="276" w:lineRule="auto"/>
        <w:jc w:val="both"/>
        <w:rPr>
          <w:b/>
          <w:sz w:val="22"/>
          <w:szCs w:val="22"/>
          <w:lang w:val="id-ID"/>
        </w:rPr>
      </w:pPr>
      <w:r w:rsidRPr="00E40DD3">
        <w:rPr>
          <w:b/>
          <w:sz w:val="22"/>
          <w:szCs w:val="22"/>
          <w:lang w:val="id-ID"/>
        </w:rPr>
        <w:t>DAFTAR PUSTAKA</w:t>
      </w:r>
    </w:p>
    <w:p w:rsidR="00A77009" w:rsidRPr="00A77009" w:rsidRDefault="00B75157" w:rsidP="0097034D">
      <w:pPr>
        <w:pStyle w:val="Bibliography"/>
        <w:jc w:val="both"/>
        <w:rPr>
          <w:rFonts w:ascii="Times New Roman" w:hAnsi="Times New Roman" w:cs="Times New Roman"/>
        </w:rPr>
      </w:pPr>
      <w:r w:rsidRPr="00B75157">
        <w:rPr>
          <w:rFonts w:asciiTheme="majorBidi" w:hAnsiTheme="majorBidi" w:cstheme="majorBidi"/>
        </w:rPr>
        <w:fldChar w:fldCharType="begin"/>
      </w:r>
      <w:r w:rsidRPr="00B75157">
        <w:rPr>
          <w:rFonts w:asciiTheme="majorBidi" w:hAnsiTheme="majorBidi" w:cstheme="majorBidi"/>
        </w:rPr>
        <w:instrText xml:space="preserve"> ADDIN ZOTERO_BIBL {"uncited":[],"omitted":[],"custom":[]} CSL_BIBLIOGRAPHY </w:instrText>
      </w:r>
      <w:r w:rsidRPr="00B75157">
        <w:rPr>
          <w:rFonts w:asciiTheme="majorBidi" w:hAnsiTheme="majorBidi" w:cstheme="majorBidi"/>
        </w:rPr>
        <w:fldChar w:fldCharType="separate"/>
      </w:r>
      <w:r w:rsidR="00A77009" w:rsidRPr="00A77009">
        <w:rPr>
          <w:rFonts w:ascii="Times New Roman" w:hAnsi="Times New Roman" w:cs="Times New Roman"/>
        </w:rPr>
        <w:t xml:space="preserve">Abdul Hamid. 2017. </w:t>
      </w:r>
      <w:r w:rsidR="0097034D" w:rsidRPr="00A77009">
        <w:rPr>
          <w:rFonts w:ascii="Times New Roman" w:hAnsi="Times New Roman" w:cs="Times New Roman"/>
        </w:rPr>
        <w:t>“Guru Profesional.”</w:t>
      </w:r>
      <w:r w:rsidR="00A77009" w:rsidRPr="00A77009">
        <w:rPr>
          <w:rFonts w:ascii="Times New Roman" w:hAnsi="Times New Roman" w:cs="Times New Roman"/>
        </w:rPr>
        <w:t xml:space="preserve"> </w:t>
      </w:r>
      <w:r w:rsidR="00A77009" w:rsidRPr="00A77009">
        <w:rPr>
          <w:rFonts w:ascii="Times New Roman" w:hAnsi="Times New Roman" w:cs="Times New Roman"/>
          <w:i/>
          <w:iCs/>
        </w:rPr>
        <w:t>Al-Falah: Jurnal Ilmiah Keislaman Dan Kemasyarakatan</w:t>
      </w:r>
      <w:r w:rsidR="00A77009" w:rsidRPr="00A77009">
        <w:rPr>
          <w:rFonts w:ascii="Times New Roman" w:hAnsi="Times New Roman" w:cs="Times New Roman"/>
        </w:rPr>
        <w:t xml:space="preserve"> 17(2):274–85. doi: 10.47732/alfalahjikk.v17i2.26.</w:t>
      </w:r>
    </w:p>
    <w:p w:rsidR="00A77009" w:rsidRPr="00A77009" w:rsidRDefault="00A77009" w:rsidP="0097034D">
      <w:pPr>
        <w:pStyle w:val="Bibliography"/>
        <w:jc w:val="both"/>
        <w:rPr>
          <w:rFonts w:ascii="Times New Roman" w:hAnsi="Times New Roman" w:cs="Times New Roman"/>
        </w:rPr>
      </w:pPr>
      <w:r w:rsidRPr="00A77009">
        <w:rPr>
          <w:rFonts w:ascii="Times New Roman" w:hAnsi="Times New Roman" w:cs="Times New Roman"/>
        </w:rPr>
        <w:t xml:space="preserve">Akbar, Muhammad. 2020. </w:t>
      </w:r>
      <w:r w:rsidR="0097034D" w:rsidRPr="00A77009">
        <w:rPr>
          <w:rFonts w:ascii="Times New Roman" w:hAnsi="Times New Roman" w:cs="Times New Roman"/>
        </w:rPr>
        <w:t>“Mengimplementasikan Enam Langkah Strategis Dalam Pembelajaran Sebagai Upaya Untuk Mendidik Anak Berkarakter</w:t>
      </w:r>
      <w:r w:rsidRPr="00A77009">
        <w:rPr>
          <w:rFonts w:ascii="Times New Roman" w:hAnsi="Times New Roman" w:cs="Times New Roman"/>
        </w:rPr>
        <w:t>.” dalam Vol. 2.</w:t>
      </w:r>
    </w:p>
    <w:p w:rsidR="00A77009" w:rsidRPr="00A77009" w:rsidRDefault="00A77009" w:rsidP="0097034D">
      <w:pPr>
        <w:pStyle w:val="Bibliography"/>
        <w:jc w:val="both"/>
        <w:rPr>
          <w:rFonts w:ascii="Times New Roman" w:hAnsi="Times New Roman" w:cs="Times New Roman"/>
        </w:rPr>
      </w:pPr>
      <w:r w:rsidRPr="00A77009">
        <w:rPr>
          <w:rFonts w:ascii="Times New Roman" w:hAnsi="Times New Roman" w:cs="Times New Roman"/>
        </w:rPr>
        <w:t xml:space="preserve">Albi Anggito dan Johan Setiawan. 2018. </w:t>
      </w:r>
      <w:r w:rsidRPr="00A77009">
        <w:rPr>
          <w:rFonts w:ascii="Times New Roman" w:hAnsi="Times New Roman" w:cs="Times New Roman"/>
          <w:i/>
          <w:iCs/>
        </w:rPr>
        <w:t>Metodologi penelitian kualitatif</w:t>
      </w:r>
      <w:r w:rsidRPr="00A77009">
        <w:rPr>
          <w:rFonts w:ascii="Times New Roman" w:hAnsi="Times New Roman" w:cs="Times New Roman"/>
        </w:rPr>
        <w:t>. CV Jejak (Jejak Publisher).</w:t>
      </w:r>
    </w:p>
    <w:p w:rsidR="00A77009" w:rsidRPr="00A77009" w:rsidRDefault="00A77009" w:rsidP="0097034D">
      <w:pPr>
        <w:pStyle w:val="Bibliography"/>
        <w:jc w:val="both"/>
        <w:rPr>
          <w:rFonts w:ascii="Times New Roman" w:hAnsi="Times New Roman" w:cs="Times New Roman"/>
        </w:rPr>
      </w:pPr>
      <w:r w:rsidRPr="00A77009">
        <w:rPr>
          <w:rFonts w:ascii="Times New Roman" w:hAnsi="Times New Roman" w:cs="Times New Roman"/>
        </w:rPr>
        <w:t xml:space="preserve">Arifudin, Iman Syahid. 2015. “Peranan guru terhadap pendidikan karakter siswa di kelas V SDN 1 Siluman.” </w:t>
      </w:r>
      <w:r w:rsidRPr="00A77009">
        <w:rPr>
          <w:rFonts w:ascii="Times New Roman" w:hAnsi="Times New Roman" w:cs="Times New Roman"/>
          <w:i/>
          <w:iCs/>
        </w:rPr>
        <w:t>PEDADIDAKTIKA: Jurnal Ilmiah Pendidikan Guru Sekolah Dasar</w:t>
      </w:r>
      <w:r w:rsidRPr="00A77009">
        <w:rPr>
          <w:rFonts w:ascii="Times New Roman" w:hAnsi="Times New Roman" w:cs="Times New Roman"/>
        </w:rPr>
        <w:t xml:space="preserve"> 2(2):175–86.</w:t>
      </w:r>
    </w:p>
    <w:p w:rsidR="00A77009" w:rsidRPr="00A77009" w:rsidRDefault="00A77009" w:rsidP="0097034D">
      <w:pPr>
        <w:pStyle w:val="Bibliography"/>
        <w:jc w:val="both"/>
        <w:rPr>
          <w:rFonts w:ascii="Times New Roman" w:hAnsi="Times New Roman" w:cs="Times New Roman"/>
        </w:rPr>
      </w:pPr>
      <w:r w:rsidRPr="00A77009">
        <w:rPr>
          <w:rFonts w:ascii="Times New Roman" w:hAnsi="Times New Roman" w:cs="Times New Roman"/>
        </w:rPr>
        <w:t xml:space="preserve">Auliyairrahmah, Annisa’, Sukron Djazilan, Nafiah Nafiah, dan Sri Hartatik. 2021. “Implementasi Pendidikan Karakter Integritas Sub Nilai Kejujuran melalui Program Kantin Kejujuran di Sekolah Dasar.” </w:t>
      </w:r>
      <w:r w:rsidRPr="00A77009">
        <w:rPr>
          <w:rFonts w:ascii="Times New Roman" w:hAnsi="Times New Roman" w:cs="Times New Roman"/>
          <w:i/>
          <w:iCs/>
        </w:rPr>
        <w:t>EDUKATIF : JURNAL ILMU PENDIDIKAN</w:t>
      </w:r>
      <w:r w:rsidRPr="00A77009">
        <w:rPr>
          <w:rFonts w:ascii="Times New Roman" w:hAnsi="Times New Roman" w:cs="Times New Roman"/>
        </w:rPr>
        <w:t xml:space="preserve"> 3(6):3565–78. doi: 10.31004/edukatif.v3i6.939.</w:t>
      </w:r>
    </w:p>
    <w:p w:rsidR="00A77009" w:rsidRPr="00A77009" w:rsidRDefault="00A77009" w:rsidP="0097034D">
      <w:pPr>
        <w:pStyle w:val="Bibliography"/>
        <w:jc w:val="both"/>
        <w:rPr>
          <w:rFonts w:ascii="Times New Roman" w:hAnsi="Times New Roman" w:cs="Times New Roman"/>
        </w:rPr>
      </w:pPr>
      <w:r w:rsidRPr="00A77009">
        <w:rPr>
          <w:rFonts w:ascii="Times New Roman" w:hAnsi="Times New Roman" w:cs="Times New Roman"/>
        </w:rPr>
        <w:lastRenderedPageBreak/>
        <w:t>Choirunnisa, Saraskia Mei. 2020. “Peran Guru Pendidikan Agama Islam dalam Pembentukan Karakter Kedisiplinan Siswa di SMK PGRI 3 Malang.”</w:t>
      </w:r>
    </w:p>
    <w:p w:rsidR="00A77009" w:rsidRPr="00A77009" w:rsidRDefault="00A77009" w:rsidP="0097034D">
      <w:pPr>
        <w:pStyle w:val="Bibliography"/>
        <w:jc w:val="both"/>
        <w:rPr>
          <w:rFonts w:ascii="Times New Roman" w:hAnsi="Times New Roman" w:cs="Times New Roman"/>
        </w:rPr>
      </w:pPr>
      <w:r w:rsidRPr="00A77009">
        <w:rPr>
          <w:rFonts w:ascii="Times New Roman" w:hAnsi="Times New Roman" w:cs="Times New Roman"/>
        </w:rPr>
        <w:t>Chulsum, Umi. 2017. “</w:t>
      </w:r>
      <w:r w:rsidR="0097034D" w:rsidRPr="00A77009">
        <w:rPr>
          <w:rFonts w:ascii="Times New Roman" w:hAnsi="Times New Roman" w:cs="Times New Roman"/>
        </w:rPr>
        <w:t xml:space="preserve">Pengaruh Lingkungan Keluarga, Kedisiplinan Siswa, Dan Motivasi Belajar Terhadap Hasil Belajar Ekonomi Siswa Di Sma Negeri 7 Surabaya.” </w:t>
      </w:r>
      <w:r w:rsidR="0097034D" w:rsidRPr="00A77009">
        <w:rPr>
          <w:rFonts w:ascii="Times New Roman" w:hAnsi="Times New Roman" w:cs="Times New Roman"/>
          <w:i/>
          <w:iCs/>
        </w:rPr>
        <w:t>Jurnal Ekonomi Pendidikan Dan Kewirausahaan</w:t>
      </w:r>
      <w:r w:rsidRPr="00A77009">
        <w:rPr>
          <w:rFonts w:ascii="Times New Roman" w:hAnsi="Times New Roman" w:cs="Times New Roman"/>
        </w:rPr>
        <w:t xml:space="preserve"> 5(1):5. doi: 10.26740/jepk.v5n1.p5-20.</w:t>
      </w:r>
    </w:p>
    <w:p w:rsidR="00A77009" w:rsidRPr="00A77009" w:rsidRDefault="00A77009" w:rsidP="0097034D">
      <w:pPr>
        <w:pStyle w:val="Bibliography"/>
        <w:jc w:val="both"/>
        <w:rPr>
          <w:rFonts w:ascii="Times New Roman" w:hAnsi="Times New Roman" w:cs="Times New Roman"/>
        </w:rPr>
      </w:pPr>
      <w:r w:rsidRPr="00A77009">
        <w:rPr>
          <w:rFonts w:ascii="Times New Roman" w:hAnsi="Times New Roman" w:cs="Times New Roman"/>
        </w:rPr>
        <w:t xml:space="preserve">Faiz, Aiman, Bukhori Soleh, Imas Kurniawaty, dan Purwati Purwati. 2021. “Tinjauan Analisis Kritis Terhadap Faktor Penghambat Pendidikan Karakter Di Indonesia.” </w:t>
      </w:r>
      <w:r w:rsidRPr="00A77009">
        <w:rPr>
          <w:rFonts w:ascii="Times New Roman" w:hAnsi="Times New Roman" w:cs="Times New Roman"/>
          <w:i/>
          <w:iCs/>
        </w:rPr>
        <w:t>Jurnal Basicedu</w:t>
      </w:r>
      <w:r w:rsidRPr="00A77009">
        <w:rPr>
          <w:rFonts w:ascii="Times New Roman" w:hAnsi="Times New Roman" w:cs="Times New Roman"/>
        </w:rPr>
        <w:t xml:space="preserve"> 5(4):1766–77. doi: 10.31004/basicedu.v5i4.1014.</w:t>
      </w:r>
    </w:p>
    <w:p w:rsidR="00A77009" w:rsidRPr="00A77009" w:rsidRDefault="00A77009" w:rsidP="0097034D">
      <w:pPr>
        <w:pStyle w:val="Bibliography"/>
        <w:jc w:val="both"/>
        <w:rPr>
          <w:rFonts w:ascii="Times New Roman" w:hAnsi="Times New Roman" w:cs="Times New Roman"/>
        </w:rPr>
      </w:pPr>
      <w:r w:rsidRPr="00A77009">
        <w:rPr>
          <w:rFonts w:ascii="Times New Roman" w:hAnsi="Times New Roman" w:cs="Times New Roman"/>
        </w:rPr>
        <w:t xml:space="preserve">Harita, Akuardin, Bestari Laia, dan Sri Florina L. Zagoto. 2022. “Peranan Guru Bimbingan Konseling Dalam Pembentukan Karakter Disiplin Siswa SMP Negeri 3 Onolalu Tahun Pelajaran 2021/2022.” </w:t>
      </w:r>
      <w:r w:rsidRPr="00A77009">
        <w:rPr>
          <w:rFonts w:ascii="Times New Roman" w:hAnsi="Times New Roman" w:cs="Times New Roman"/>
          <w:i/>
          <w:iCs/>
        </w:rPr>
        <w:t>Counseling For All (Jurnal Bimbingan Dan Konseling)</w:t>
      </w:r>
      <w:r w:rsidRPr="00A77009">
        <w:rPr>
          <w:rFonts w:ascii="Times New Roman" w:hAnsi="Times New Roman" w:cs="Times New Roman"/>
        </w:rPr>
        <w:t xml:space="preserve"> 2(1):40–52.</w:t>
      </w:r>
    </w:p>
    <w:p w:rsidR="00A77009" w:rsidRPr="00A77009" w:rsidRDefault="00A77009" w:rsidP="0097034D">
      <w:pPr>
        <w:pStyle w:val="Bibliography"/>
        <w:jc w:val="both"/>
        <w:rPr>
          <w:rFonts w:ascii="Times New Roman" w:hAnsi="Times New Roman" w:cs="Times New Roman"/>
        </w:rPr>
      </w:pPr>
      <w:r w:rsidRPr="00A77009">
        <w:rPr>
          <w:rFonts w:ascii="Times New Roman" w:hAnsi="Times New Roman" w:cs="Times New Roman"/>
        </w:rPr>
        <w:t>Herlina, Ilma Pasca, dan Ronny Mugara. 2021. “</w:t>
      </w:r>
      <w:r w:rsidR="0097034D" w:rsidRPr="00A77009">
        <w:rPr>
          <w:rFonts w:ascii="Times New Roman" w:hAnsi="Times New Roman" w:cs="Times New Roman"/>
        </w:rPr>
        <w:t xml:space="preserve">Implementasi Penanaman Karakter Disiplin Siswa Melalui Membaca Dengan Metode Projrct Based Learning (Pjbl) Dikelas Ii Sekolah Dasar.” </w:t>
      </w:r>
      <w:r w:rsidR="0097034D" w:rsidRPr="00A77009">
        <w:rPr>
          <w:rFonts w:ascii="Times New Roman" w:hAnsi="Times New Roman" w:cs="Times New Roman"/>
          <w:i/>
          <w:iCs/>
        </w:rPr>
        <w:t>Collase</w:t>
      </w:r>
      <w:r w:rsidRPr="00A77009">
        <w:rPr>
          <w:rFonts w:ascii="Times New Roman" w:hAnsi="Times New Roman" w:cs="Times New Roman"/>
          <w:i/>
          <w:iCs/>
        </w:rPr>
        <w:t xml:space="preserve"> (Creative of Learning Students Elementary Education)</w:t>
      </w:r>
      <w:r w:rsidRPr="00A77009">
        <w:rPr>
          <w:rFonts w:ascii="Times New Roman" w:hAnsi="Times New Roman" w:cs="Times New Roman"/>
        </w:rPr>
        <w:t xml:space="preserve"> 4(2):222–30.</w:t>
      </w:r>
    </w:p>
    <w:p w:rsidR="00A77009" w:rsidRPr="00A77009" w:rsidRDefault="00A77009" w:rsidP="0097034D">
      <w:pPr>
        <w:pStyle w:val="Bibliography"/>
        <w:jc w:val="both"/>
        <w:rPr>
          <w:rFonts w:ascii="Times New Roman" w:hAnsi="Times New Roman" w:cs="Times New Roman"/>
        </w:rPr>
      </w:pPr>
      <w:r w:rsidRPr="00A77009">
        <w:rPr>
          <w:rFonts w:ascii="Times New Roman" w:hAnsi="Times New Roman" w:cs="Times New Roman"/>
        </w:rPr>
        <w:t xml:space="preserve">Julia, Putry, dan Ati Ati. 2019. “Peranan Guru Dalam Meningkatkan Nilai Karakter Disiplin Dan Kejujuran Siswa.” </w:t>
      </w:r>
      <w:r w:rsidRPr="00A77009">
        <w:rPr>
          <w:rFonts w:ascii="Times New Roman" w:hAnsi="Times New Roman" w:cs="Times New Roman"/>
          <w:i/>
          <w:iCs/>
        </w:rPr>
        <w:t>Jurnal Dedikasi Pendidikan</w:t>
      </w:r>
      <w:r w:rsidRPr="00A77009">
        <w:rPr>
          <w:rFonts w:ascii="Times New Roman" w:hAnsi="Times New Roman" w:cs="Times New Roman"/>
        </w:rPr>
        <w:t xml:space="preserve"> 3(2):112–22.</w:t>
      </w:r>
    </w:p>
    <w:p w:rsidR="00A77009" w:rsidRPr="00A77009" w:rsidRDefault="00A77009" w:rsidP="0097034D">
      <w:pPr>
        <w:pStyle w:val="Bibliography"/>
        <w:jc w:val="both"/>
        <w:rPr>
          <w:rFonts w:ascii="Times New Roman" w:hAnsi="Times New Roman" w:cs="Times New Roman"/>
        </w:rPr>
      </w:pPr>
      <w:r w:rsidRPr="00A77009">
        <w:rPr>
          <w:rFonts w:ascii="Times New Roman" w:hAnsi="Times New Roman" w:cs="Times New Roman"/>
        </w:rPr>
        <w:t xml:space="preserve">Kazmi, Rahma. 2016. “Pengaruh Kedisiplinan Siswa dan Motivasi Belajar terhadap Prestasi Belajar Bahasa Indonesia (Survei pada Sekolah Menengah Kejuruan Swasta di Jakarta Timur).” </w:t>
      </w:r>
      <w:r w:rsidRPr="00A77009">
        <w:rPr>
          <w:rFonts w:ascii="Times New Roman" w:hAnsi="Times New Roman" w:cs="Times New Roman"/>
          <w:i/>
          <w:iCs/>
        </w:rPr>
        <w:t>SAP (Susunan Artikel Pendidikan)</w:t>
      </w:r>
      <w:r w:rsidRPr="00A77009">
        <w:rPr>
          <w:rFonts w:ascii="Times New Roman" w:hAnsi="Times New Roman" w:cs="Times New Roman"/>
        </w:rPr>
        <w:t xml:space="preserve"> 1(1). doi: 10.30998/sap.v1i1.1008.</w:t>
      </w:r>
    </w:p>
    <w:p w:rsidR="00A77009" w:rsidRPr="00A77009" w:rsidRDefault="00A77009" w:rsidP="0097034D">
      <w:pPr>
        <w:pStyle w:val="Bibliography"/>
        <w:jc w:val="both"/>
        <w:rPr>
          <w:rFonts w:ascii="Times New Roman" w:hAnsi="Times New Roman" w:cs="Times New Roman"/>
        </w:rPr>
      </w:pPr>
      <w:r w:rsidRPr="00A77009">
        <w:rPr>
          <w:rFonts w:ascii="Times New Roman" w:hAnsi="Times New Roman" w:cs="Times New Roman"/>
        </w:rPr>
        <w:t xml:space="preserve">Maria, Rika, Rifma Rifma, dan Syahril Syahril. 2021. “Efektivitas Pembelajaran Dan Pembinaan Karakter Di Masa Pandemi Covid-19.” </w:t>
      </w:r>
      <w:r w:rsidRPr="00A77009">
        <w:rPr>
          <w:rFonts w:ascii="Times New Roman" w:hAnsi="Times New Roman" w:cs="Times New Roman"/>
          <w:i/>
          <w:iCs/>
        </w:rPr>
        <w:t>EDUKATIF : JURNAL ILMU PENDIDIKAN</w:t>
      </w:r>
      <w:r w:rsidRPr="00A77009">
        <w:rPr>
          <w:rFonts w:ascii="Times New Roman" w:hAnsi="Times New Roman" w:cs="Times New Roman"/>
        </w:rPr>
        <w:t xml:space="preserve"> 3(4):1503–12. doi: 10.31004/edukatif.v3i4.566.</w:t>
      </w:r>
    </w:p>
    <w:p w:rsidR="00A77009" w:rsidRPr="00A77009" w:rsidRDefault="00A77009" w:rsidP="0097034D">
      <w:pPr>
        <w:pStyle w:val="Bibliography"/>
        <w:jc w:val="both"/>
        <w:rPr>
          <w:rFonts w:ascii="Times New Roman" w:hAnsi="Times New Roman" w:cs="Times New Roman"/>
        </w:rPr>
      </w:pPr>
      <w:r w:rsidRPr="00A77009">
        <w:rPr>
          <w:rFonts w:ascii="Times New Roman" w:hAnsi="Times New Roman" w:cs="Times New Roman"/>
        </w:rPr>
        <w:t xml:space="preserve">Mz, Ihsan. 2018. “Peran Konsep Diri Terhadap Kedisiplinan Siswa.” </w:t>
      </w:r>
      <w:r w:rsidRPr="00A77009">
        <w:rPr>
          <w:rFonts w:ascii="Times New Roman" w:hAnsi="Times New Roman" w:cs="Times New Roman"/>
          <w:i/>
          <w:iCs/>
        </w:rPr>
        <w:t>NALAR: Jurnal Peradaban dan Pemikiran Islam</w:t>
      </w:r>
      <w:r w:rsidRPr="00A77009">
        <w:rPr>
          <w:rFonts w:ascii="Times New Roman" w:hAnsi="Times New Roman" w:cs="Times New Roman"/>
        </w:rPr>
        <w:t xml:space="preserve"> 2(1):1–11. doi: 10.23971/njppi.v2i1.915.</w:t>
      </w:r>
    </w:p>
    <w:p w:rsidR="00A77009" w:rsidRPr="00A77009" w:rsidRDefault="00A77009" w:rsidP="0097034D">
      <w:pPr>
        <w:pStyle w:val="Bibliography"/>
        <w:jc w:val="both"/>
        <w:rPr>
          <w:rFonts w:ascii="Times New Roman" w:hAnsi="Times New Roman" w:cs="Times New Roman"/>
        </w:rPr>
      </w:pPr>
      <w:r w:rsidRPr="00A77009">
        <w:rPr>
          <w:rFonts w:ascii="Times New Roman" w:hAnsi="Times New Roman" w:cs="Times New Roman"/>
        </w:rPr>
        <w:t>Naibaho, Dorlan. 2018. “</w:t>
      </w:r>
      <w:r w:rsidR="002F6CC0" w:rsidRPr="00A77009">
        <w:rPr>
          <w:rFonts w:ascii="Times New Roman" w:hAnsi="Times New Roman" w:cs="Times New Roman"/>
        </w:rPr>
        <w:t>Peranan Guru Sebagai Fasilitator Dalam Perkembangan Peserta Didik.”</w:t>
      </w:r>
      <w:r w:rsidRPr="00A77009">
        <w:rPr>
          <w:rFonts w:ascii="Times New Roman" w:hAnsi="Times New Roman" w:cs="Times New Roman"/>
        </w:rPr>
        <w:t xml:space="preserve"> </w:t>
      </w:r>
      <w:r w:rsidRPr="00A77009">
        <w:rPr>
          <w:rFonts w:ascii="Times New Roman" w:hAnsi="Times New Roman" w:cs="Times New Roman"/>
          <w:i/>
          <w:iCs/>
        </w:rPr>
        <w:t>Jurnal Christian Humaniora</w:t>
      </w:r>
      <w:r w:rsidRPr="00A77009">
        <w:rPr>
          <w:rFonts w:ascii="Times New Roman" w:hAnsi="Times New Roman" w:cs="Times New Roman"/>
        </w:rPr>
        <w:t xml:space="preserve"> 2(1):77–86. doi: 10.46965/jch.v2i1.112.</w:t>
      </w:r>
    </w:p>
    <w:p w:rsidR="00A77009" w:rsidRPr="00A77009" w:rsidRDefault="00A77009" w:rsidP="0097034D">
      <w:pPr>
        <w:pStyle w:val="Bibliography"/>
        <w:jc w:val="both"/>
        <w:rPr>
          <w:rFonts w:ascii="Times New Roman" w:hAnsi="Times New Roman" w:cs="Times New Roman"/>
        </w:rPr>
      </w:pPr>
      <w:r w:rsidRPr="00A77009">
        <w:rPr>
          <w:rFonts w:ascii="Times New Roman" w:hAnsi="Times New Roman" w:cs="Times New Roman"/>
        </w:rPr>
        <w:t xml:space="preserve">Nopiyanto, Yahya Eko, Septian Raibowo, Andika Prabowo, Sulastri, dan Alimuddin. 2021. “Peran Guru Penjas Dalam Kesiapsiagaan Bencana Alam Gempa Bumi Di Sekolah Dasar Kecamatan Taba Atas.” </w:t>
      </w:r>
      <w:r w:rsidRPr="00A77009">
        <w:rPr>
          <w:rFonts w:ascii="Times New Roman" w:hAnsi="Times New Roman" w:cs="Times New Roman"/>
          <w:i/>
          <w:iCs/>
        </w:rPr>
        <w:t>Jurnal Pendidikan Kesehatan Rekreasi</w:t>
      </w:r>
      <w:r w:rsidRPr="00A77009">
        <w:rPr>
          <w:rFonts w:ascii="Times New Roman" w:hAnsi="Times New Roman" w:cs="Times New Roman"/>
        </w:rPr>
        <w:t xml:space="preserve"> 7(2):295–303. doi: 10.5281/zenodo.4896277.</w:t>
      </w:r>
    </w:p>
    <w:p w:rsidR="00A77009" w:rsidRPr="00A77009" w:rsidRDefault="00A77009" w:rsidP="0097034D">
      <w:pPr>
        <w:pStyle w:val="Bibliography"/>
        <w:jc w:val="both"/>
        <w:rPr>
          <w:rFonts w:ascii="Times New Roman" w:hAnsi="Times New Roman" w:cs="Times New Roman"/>
        </w:rPr>
      </w:pPr>
      <w:r w:rsidRPr="00A77009">
        <w:rPr>
          <w:rFonts w:ascii="Times New Roman" w:hAnsi="Times New Roman" w:cs="Times New Roman"/>
        </w:rPr>
        <w:t>Octavia, Erna, dan Ines Sumanto. 2018. “</w:t>
      </w:r>
      <w:r w:rsidR="0097034D" w:rsidRPr="00A77009">
        <w:rPr>
          <w:rFonts w:ascii="Times New Roman" w:hAnsi="Times New Roman" w:cs="Times New Roman"/>
        </w:rPr>
        <w:t>Peran Guru Pendidikan Kewarganegaraan Dalam Membentuk Karakter Disiplin Siswa Di Sekolah.”</w:t>
      </w:r>
      <w:r w:rsidRPr="00A77009">
        <w:rPr>
          <w:rFonts w:ascii="Times New Roman" w:hAnsi="Times New Roman" w:cs="Times New Roman"/>
        </w:rPr>
        <w:t xml:space="preserve"> </w:t>
      </w:r>
      <w:r w:rsidRPr="00A77009">
        <w:rPr>
          <w:rFonts w:ascii="Times New Roman" w:hAnsi="Times New Roman" w:cs="Times New Roman"/>
          <w:i/>
          <w:iCs/>
        </w:rPr>
        <w:t>Jurnal Pendidikan Kewarganegaraan</w:t>
      </w:r>
      <w:r w:rsidRPr="00A77009">
        <w:rPr>
          <w:rFonts w:ascii="Times New Roman" w:hAnsi="Times New Roman" w:cs="Times New Roman"/>
        </w:rPr>
        <w:t xml:space="preserve"> 2(2). doi: 10.31571/pkn.v2i2.955.</w:t>
      </w:r>
    </w:p>
    <w:p w:rsidR="00A77009" w:rsidRPr="00A77009" w:rsidRDefault="00A77009" w:rsidP="0097034D">
      <w:pPr>
        <w:pStyle w:val="Bibliography"/>
        <w:jc w:val="both"/>
        <w:rPr>
          <w:rFonts w:ascii="Times New Roman" w:hAnsi="Times New Roman" w:cs="Times New Roman"/>
        </w:rPr>
      </w:pPr>
      <w:r w:rsidRPr="00A77009">
        <w:rPr>
          <w:rFonts w:ascii="Times New Roman" w:hAnsi="Times New Roman" w:cs="Times New Roman"/>
        </w:rPr>
        <w:t xml:space="preserve">Pradina, Qonita, Aiman Faiz, dan Dewi Yuningsih. 2021. “Peran Guru Dalam Membentuk Karakter Disiplin.” </w:t>
      </w:r>
      <w:r w:rsidRPr="00A77009">
        <w:rPr>
          <w:rFonts w:ascii="Times New Roman" w:hAnsi="Times New Roman" w:cs="Times New Roman"/>
          <w:i/>
          <w:iCs/>
        </w:rPr>
        <w:t>EDUKATIF : JURNAL ILMU PENDIDIKAN</w:t>
      </w:r>
      <w:r w:rsidRPr="00A77009">
        <w:rPr>
          <w:rFonts w:ascii="Times New Roman" w:hAnsi="Times New Roman" w:cs="Times New Roman"/>
        </w:rPr>
        <w:t xml:space="preserve"> 3(6):4118–25. doi: 10.31004/edukatif.v3i6.1294.</w:t>
      </w:r>
    </w:p>
    <w:p w:rsidR="00A77009" w:rsidRPr="00A77009" w:rsidRDefault="00A77009" w:rsidP="0097034D">
      <w:pPr>
        <w:pStyle w:val="Bibliography"/>
        <w:jc w:val="both"/>
        <w:rPr>
          <w:rFonts w:ascii="Times New Roman" w:hAnsi="Times New Roman" w:cs="Times New Roman"/>
        </w:rPr>
      </w:pPr>
      <w:r w:rsidRPr="00A77009">
        <w:rPr>
          <w:rFonts w:ascii="Times New Roman" w:hAnsi="Times New Roman" w:cs="Times New Roman"/>
        </w:rPr>
        <w:t xml:space="preserve">Prasetyo, Danang, Marzuki Marzuki, dan Dwi Riyanti. 2019. “Pentingnya pendidikan karakter melalui keteladanan guru.” </w:t>
      </w:r>
      <w:r w:rsidRPr="00A77009">
        <w:rPr>
          <w:rFonts w:ascii="Times New Roman" w:hAnsi="Times New Roman" w:cs="Times New Roman"/>
          <w:i/>
          <w:iCs/>
        </w:rPr>
        <w:t>Harmony: Jurnal Pembelajaran IPS dan PKN</w:t>
      </w:r>
      <w:r w:rsidRPr="00A77009">
        <w:rPr>
          <w:rFonts w:ascii="Times New Roman" w:hAnsi="Times New Roman" w:cs="Times New Roman"/>
        </w:rPr>
        <w:t xml:space="preserve"> 4(1):19–32.</w:t>
      </w:r>
    </w:p>
    <w:p w:rsidR="00A77009" w:rsidRPr="00A77009" w:rsidRDefault="00A77009" w:rsidP="0097034D">
      <w:pPr>
        <w:pStyle w:val="Bibliography"/>
        <w:jc w:val="both"/>
        <w:rPr>
          <w:rFonts w:ascii="Times New Roman" w:hAnsi="Times New Roman" w:cs="Times New Roman"/>
        </w:rPr>
      </w:pPr>
      <w:r w:rsidRPr="00A77009">
        <w:rPr>
          <w:rFonts w:ascii="Times New Roman" w:hAnsi="Times New Roman" w:cs="Times New Roman"/>
        </w:rPr>
        <w:t>Rufaedah, Evi Aeni, dan Maesaroh. 2021. “</w:t>
      </w:r>
      <w:r w:rsidR="002F6CC0" w:rsidRPr="00A77009">
        <w:rPr>
          <w:rFonts w:ascii="Times New Roman" w:hAnsi="Times New Roman" w:cs="Times New Roman"/>
        </w:rPr>
        <w:t>Peran Guru Bk Dalam Meningkatkan Kedisiplinan Siswa Kelas Viii Di Smp Negeri 2 Balongan.</w:t>
      </w:r>
      <w:r w:rsidRPr="00A77009">
        <w:rPr>
          <w:rFonts w:ascii="Times New Roman" w:hAnsi="Times New Roman" w:cs="Times New Roman"/>
        </w:rPr>
        <w:t xml:space="preserve">” </w:t>
      </w:r>
      <w:r w:rsidRPr="00A77009">
        <w:rPr>
          <w:rFonts w:ascii="Times New Roman" w:hAnsi="Times New Roman" w:cs="Times New Roman"/>
          <w:i/>
          <w:iCs/>
        </w:rPr>
        <w:t>Counselia; Jurnal Bimbingan Konseling Pendidikan Islam</w:t>
      </w:r>
      <w:r w:rsidRPr="00A77009">
        <w:rPr>
          <w:rFonts w:ascii="Times New Roman" w:hAnsi="Times New Roman" w:cs="Times New Roman"/>
        </w:rPr>
        <w:t xml:space="preserve"> 1(1):8–15.</w:t>
      </w:r>
    </w:p>
    <w:p w:rsidR="00A77009" w:rsidRPr="00A77009" w:rsidRDefault="00A77009" w:rsidP="0097034D">
      <w:pPr>
        <w:pStyle w:val="Bibliography"/>
        <w:jc w:val="both"/>
        <w:rPr>
          <w:rFonts w:ascii="Times New Roman" w:hAnsi="Times New Roman" w:cs="Times New Roman"/>
        </w:rPr>
      </w:pPr>
      <w:r w:rsidRPr="00A77009">
        <w:rPr>
          <w:rFonts w:ascii="Times New Roman" w:hAnsi="Times New Roman" w:cs="Times New Roman"/>
        </w:rPr>
        <w:lastRenderedPageBreak/>
        <w:t xml:space="preserve">Salouw, Joniel Hendrik, Suharno Suharno Suharno, dan Rostin Talapessy. 2020a. “Peran Guru Dalam Meningkatkan Karakter Disiplin Untuk Mewujudkan Ketahanan Pribadi Siswa Melalui Pembelajaran PPKn (Studi Kasus Di SMA 1 Wonreli Maluku Barat Daya).” </w:t>
      </w:r>
      <w:r w:rsidRPr="00A77009">
        <w:rPr>
          <w:rFonts w:ascii="Times New Roman" w:hAnsi="Times New Roman" w:cs="Times New Roman"/>
          <w:i/>
          <w:iCs/>
        </w:rPr>
        <w:t>Jurnal Ketahanan Nasional</w:t>
      </w:r>
      <w:r w:rsidRPr="00A77009">
        <w:rPr>
          <w:rFonts w:ascii="Times New Roman" w:hAnsi="Times New Roman" w:cs="Times New Roman"/>
        </w:rPr>
        <w:t xml:space="preserve"> 26(3):380–98. doi: 10.22146/jkn.61168.</w:t>
      </w:r>
    </w:p>
    <w:p w:rsidR="00A77009" w:rsidRPr="00A77009" w:rsidRDefault="00A77009" w:rsidP="0097034D">
      <w:pPr>
        <w:pStyle w:val="Bibliography"/>
        <w:jc w:val="both"/>
        <w:rPr>
          <w:rFonts w:ascii="Times New Roman" w:hAnsi="Times New Roman" w:cs="Times New Roman"/>
        </w:rPr>
      </w:pPr>
      <w:r w:rsidRPr="00A77009">
        <w:rPr>
          <w:rFonts w:ascii="Times New Roman" w:hAnsi="Times New Roman" w:cs="Times New Roman"/>
        </w:rPr>
        <w:t xml:space="preserve">Salouw, Joniel Hendrik, Suharno Suharno Suharno, dan Rostin Talapessy. 2020b. “Peran Guru Dalam Meningkatkan Karakter Disiplin Untuk Mewujudkan Ketahanan Pribadi Siswa Melalui Pembelajaran PPKn (Studi Kasus Di SMA 1 Wonreli Maluku Barat Daya).” </w:t>
      </w:r>
      <w:r w:rsidRPr="00A77009">
        <w:rPr>
          <w:rFonts w:ascii="Times New Roman" w:hAnsi="Times New Roman" w:cs="Times New Roman"/>
          <w:i/>
          <w:iCs/>
        </w:rPr>
        <w:t>Jurnal Ketahanan Nasional</w:t>
      </w:r>
      <w:r w:rsidRPr="00A77009">
        <w:rPr>
          <w:rFonts w:ascii="Times New Roman" w:hAnsi="Times New Roman" w:cs="Times New Roman"/>
        </w:rPr>
        <w:t xml:space="preserve"> 26(3):380–98. doi: 10.22146/jkn.61168.</w:t>
      </w:r>
    </w:p>
    <w:p w:rsidR="00A77009" w:rsidRPr="00A77009" w:rsidRDefault="00A77009" w:rsidP="0097034D">
      <w:pPr>
        <w:pStyle w:val="Bibliography"/>
        <w:jc w:val="both"/>
        <w:rPr>
          <w:rFonts w:ascii="Times New Roman" w:hAnsi="Times New Roman" w:cs="Times New Roman"/>
        </w:rPr>
      </w:pPr>
      <w:r w:rsidRPr="00A77009">
        <w:rPr>
          <w:rFonts w:ascii="Times New Roman" w:hAnsi="Times New Roman" w:cs="Times New Roman"/>
        </w:rPr>
        <w:t xml:space="preserve">Sobri, Muhammad, Nursaptini Nursaptini, Arif Widodo, dan Deni Sutisna. 2019. “Pembentukan karakter disiplin siswa melalui kultur sekolah.” </w:t>
      </w:r>
      <w:r w:rsidRPr="00A77009">
        <w:rPr>
          <w:rFonts w:ascii="Times New Roman" w:hAnsi="Times New Roman" w:cs="Times New Roman"/>
          <w:i/>
          <w:iCs/>
        </w:rPr>
        <w:t>Harmoni Sosial: Jurnal Pendidikan IPS</w:t>
      </w:r>
      <w:r w:rsidRPr="00A77009">
        <w:rPr>
          <w:rFonts w:ascii="Times New Roman" w:hAnsi="Times New Roman" w:cs="Times New Roman"/>
        </w:rPr>
        <w:t xml:space="preserve"> 6(1):61–71. doi: 10.21831/hsjpi.v6i1.26912.</w:t>
      </w:r>
    </w:p>
    <w:p w:rsidR="00A77009" w:rsidRPr="00A77009" w:rsidRDefault="00A77009" w:rsidP="0097034D">
      <w:pPr>
        <w:pStyle w:val="Bibliography"/>
        <w:jc w:val="both"/>
        <w:rPr>
          <w:rFonts w:ascii="Times New Roman" w:hAnsi="Times New Roman" w:cs="Times New Roman"/>
        </w:rPr>
      </w:pPr>
      <w:r w:rsidRPr="00A77009">
        <w:rPr>
          <w:rFonts w:ascii="Times New Roman" w:hAnsi="Times New Roman" w:cs="Times New Roman"/>
        </w:rPr>
        <w:t xml:space="preserve">Sugiana, Aset, dan Sofyan Sofyan. 2019. </w:t>
      </w:r>
      <w:r w:rsidR="0097034D" w:rsidRPr="00A77009">
        <w:rPr>
          <w:rFonts w:ascii="Times New Roman" w:hAnsi="Times New Roman" w:cs="Times New Roman"/>
        </w:rPr>
        <w:t>“Penanaman Nilai Karakter Disiplin Dan Tanggung Jawab Di Smk Ethika Palembang.</w:t>
      </w:r>
      <w:r w:rsidRPr="00A77009">
        <w:rPr>
          <w:rFonts w:ascii="Times New Roman" w:hAnsi="Times New Roman" w:cs="Times New Roman"/>
        </w:rPr>
        <w:t xml:space="preserve">” </w:t>
      </w:r>
      <w:r w:rsidRPr="00A77009">
        <w:rPr>
          <w:rFonts w:ascii="Times New Roman" w:hAnsi="Times New Roman" w:cs="Times New Roman"/>
          <w:i/>
          <w:iCs/>
        </w:rPr>
        <w:t>Jurnal PAI Raden Fatah</w:t>
      </w:r>
      <w:r w:rsidRPr="00A77009">
        <w:rPr>
          <w:rFonts w:ascii="Times New Roman" w:hAnsi="Times New Roman" w:cs="Times New Roman"/>
        </w:rPr>
        <w:t xml:space="preserve"> 1(1):105–16. doi: 10.19109/pairf.v1i1.3020.</w:t>
      </w:r>
    </w:p>
    <w:p w:rsidR="00A77009" w:rsidRPr="00A77009" w:rsidRDefault="00A77009" w:rsidP="0097034D">
      <w:pPr>
        <w:pStyle w:val="Bibliography"/>
        <w:jc w:val="both"/>
        <w:rPr>
          <w:rFonts w:ascii="Times New Roman" w:hAnsi="Times New Roman" w:cs="Times New Roman"/>
        </w:rPr>
      </w:pPr>
      <w:r w:rsidRPr="00A77009">
        <w:rPr>
          <w:rFonts w:ascii="Times New Roman" w:hAnsi="Times New Roman" w:cs="Times New Roman"/>
        </w:rPr>
        <w:t xml:space="preserve">Sugiyono. 2015. </w:t>
      </w:r>
      <w:r w:rsidRPr="00A77009">
        <w:rPr>
          <w:rFonts w:ascii="Times New Roman" w:hAnsi="Times New Roman" w:cs="Times New Roman"/>
          <w:i/>
          <w:iCs/>
        </w:rPr>
        <w:t>Metode Penelitian Pendidikan Pendekatan Kuantitatif, Kualitatif, Dan R&amp;D</w:t>
      </w:r>
      <w:r w:rsidRPr="00A77009">
        <w:rPr>
          <w:rFonts w:ascii="Times New Roman" w:hAnsi="Times New Roman" w:cs="Times New Roman"/>
        </w:rPr>
        <w:t>. Bandung: Cv Alfabeta.</w:t>
      </w:r>
    </w:p>
    <w:p w:rsidR="00A77009" w:rsidRPr="00A77009" w:rsidRDefault="00A77009" w:rsidP="0097034D">
      <w:pPr>
        <w:pStyle w:val="Bibliography"/>
        <w:jc w:val="both"/>
        <w:rPr>
          <w:rFonts w:ascii="Times New Roman" w:hAnsi="Times New Roman" w:cs="Times New Roman"/>
        </w:rPr>
      </w:pPr>
      <w:r w:rsidRPr="00A77009">
        <w:rPr>
          <w:rFonts w:ascii="Times New Roman" w:hAnsi="Times New Roman" w:cs="Times New Roman"/>
        </w:rPr>
        <w:t>Sulha dan Marsianus Gani. 2017.</w:t>
      </w:r>
      <w:r w:rsidR="0097034D" w:rsidRPr="00A77009">
        <w:rPr>
          <w:rFonts w:ascii="Times New Roman" w:hAnsi="Times New Roman" w:cs="Times New Roman"/>
        </w:rPr>
        <w:t xml:space="preserve"> “Peran Guru Dalam Mengembangkan Karakter Disiplin Pada Siswa Kelas Xi Dalam Pembelajaran Pendidikan Kewarganegaraan.</w:t>
      </w:r>
      <w:r w:rsidRPr="00A77009">
        <w:rPr>
          <w:rFonts w:ascii="Times New Roman" w:hAnsi="Times New Roman" w:cs="Times New Roman"/>
        </w:rPr>
        <w:t xml:space="preserve">” </w:t>
      </w:r>
      <w:r w:rsidRPr="00A77009">
        <w:rPr>
          <w:rFonts w:ascii="Times New Roman" w:hAnsi="Times New Roman" w:cs="Times New Roman"/>
          <w:i/>
          <w:iCs/>
        </w:rPr>
        <w:t>Jurnal Pendidikan Kewarganegaraan</w:t>
      </w:r>
      <w:r w:rsidRPr="00A77009">
        <w:rPr>
          <w:rFonts w:ascii="Times New Roman" w:hAnsi="Times New Roman" w:cs="Times New Roman"/>
        </w:rPr>
        <w:t xml:space="preserve"> 7(2):72–79. doi: 10.20527/kewarganegaraan.v7i2.4274.</w:t>
      </w:r>
    </w:p>
    <w:p w:rsidR="00A77009" w:rsidRPr="00A77009" w:rsidRDefault="00A77009" w:rsidP="0097034D">
      <w:pPr>
        <w:pStyle w:val="Bibliography"/>
        <w:jc w:val="both"/>
        <w:rPr>
          <w:rFonts w:ascii="Times New Roman" w:hAnsi="Times New Roman" w:cs="Times New Roman"/>
        </w:rPr>
      </w:pPr>
      <w:r w:rsidRPr="00A77009">
        <w:rPr>
          <w:rFonts w:ascii="Times New Roman" w:hAnsi="Times New Roman" w:cs="Times New Roman"/>
        </w:rPr>
        <w:t xml:space="preserve">Surahman, Edy, dan M. Mukminan. 2017. “Peran guru IPS sebagai pendidik dan pengajar dalam meningkatkan sikap sosial dan tanggung jawab sosial siswa SMP.” </w:t>
      </w:r>
      <w:r w:rsidRPr="00A77009">
        <w:rPr>
          <w:rFonts w:ascii="Times New Roman" w:hAnsi="Times New Roman" w:cs="Times New Roman"/>
          <w:i/>
          <w:iCs/>
        </w:rPr>
        <w:t>Harmoni Sosial: Jurnal Pendidikan IPS</w:t>
      </w:r>
      <w:r w:rsidRPr="00A77009">
        <w:rPr>
          <w:rFonts w:ascii="Times New Roman" w:hAnsi="Times New Roman" w:cs="Times New Roman"/>
        </w:rPr>
        <w:t xml:space="preserve"> 4(1):1–13. doi: 10.21831/hsjpi.v4i1.8660.</w:t>
      </w:r>
    </w:p>
    <w:p w:rsidR="00A77009" w:rsidRPr="00A77009" w:rsidRDefault="00A77009" w:rsidP="0097034D">
      <w:pPr>
        <w:pStyle w:val="Bibliography"/>
        <w:jc w:val="both"/>
        <w:rPr>
          <w:rFonts w:ascii="Times New Roman" w:hAnsi="Times New Roman" w:cs="Times New Roman"/>
        </w:rPr>
      </w:pPr>
      <w:r w:rsidRPr="00A77009">
        <w:rPr>
          <w:rFonts w:ascii="Times New Roman" w:hAnsi="Times New Roman" w:cs="Times New Roman"/>
        </w:rPr>
        <w:t xml:space="preserve">Suriadi, Harri Jumarto, Firman Firman, dan Riska Ahmad. 2021. “Analisis Problema Pembelajaran Daring Terhadap Pendidikan Karakter Peserta Didik.” </w:t>
      </w:r>
      <w:r w:rsidRPr="00A77009">
        <w:rPr>
          <w:rFonts w:ascii="Times New Roman" w:hAnsi="Times New Roman" w:cs="Times New Roman"/>
          <w:i/>
          <w:iCs/>
        </w:rPr>
        <w:t>EDUKATIF : JURNAL ILMU PENDIDIKAN</w:t>
      </w:r>
      <w:r w:rsidRPr="00A77009">
        <w:rPr>
          <w:rFonts w:ascii="Times New Roman" w:hAnsi="Times New Roman" w:cs="Times New Roman"/>
        </w:rPr>
        <w:t xml:space="preserve"> 3(1):165–73. doi: 10.31004/edukatif.v3i1.251.</w:t>
      </w:r>
    </w:p>
    <w:p w:rsidR="00A77009" w:rsidRPr="00A77009" w:rsidRDefault="00A77009" w:rsidP="0097034D">
      <w:pPr>
        <w:pStyle w:val="Bibliography"/>
        <w:jc w:val="both"/>
        <w:rPr>
          <w:rFonts w:ascii="Times New Roman" w:hAnsi="Times New Roman" w:cs="Times New Roman"/>
        </w:rPr>
      </w:pPr>
      <w:r w:rsidRPr="00A77009">
        <w:rPr>
          <w:rFonts w:ascii="Times New Roman" w:hAnsi="Times New Roman" w:cs="Times New Roman"/>
        </w:rPr>
        <w:t>Wulandari, Endah, Marhan Taufik, dan Kuncahyono Kuncahyono. 2018.</w:t>
      </w:r>
      <w:r w:rsidR="0097034D" w:rsidRPr="00A77009">
        <w:rPr>
          <w:rFonts w:ascii="Times New Roman" w:hAnsi="Times New Roman" w:cs="Times New Roman"/>
        </w:rPr>
        <w:t xml:space="preserve"> “Analisis Implementasi Full Day School Sebagai Upayapembentukan Karakter Siswa Di Sd Muhammadiyah 4 Kota Malang</w:t>
      </w:r>
      <w:r w:rsidRPr="00A77009">
        <w:rPr>
          <w:rFonts w:ascii="Times New Roman" w:hAnsi="Times New Roman" w:cs="Times New Roman"/>
        </w:rPr>
        <w:t xml:space="preserve">.” </w:t>
      </w:r>
      <w:r w:rsidRPr="00A77009">
        <w:rPr>
          <w:rFonts w:ascii="Times New Roman" w:hAnsi="Times New Roman" w:cs="Times New Roman"/>
          <w:i/>
          <w:iCs/>
        </w:rPr>
        <w:t>Jurnal Pemikiran dan Pengembangan Sekolah Dasar (JP2SD)</w:t>
      </w:r>
      <w:r w:rsidRPr="00A77009">
        <w:rPr>
          <w:rFonts w:ascii="Times New Roman" w:hAnsi="Times New Roman" w:cs="Times New Roman"/>
        </w:rPr>
        <w:t xml:space="preserve"> 6(1):65. doi: 10.22219/jp2sd.v6i1.5904.</w:t>
      </w:r>
    </w:p>
    <w:p w:rsidR="00A77009" w:rsidRPr="00A77009" w:rsidRDefault="00A77009" w:rsidP="0097034D">
      <w:pPr>
        <w:pStyle w:val="Bibliography"/>
        <w:jc w:val="both"/>
        <w:rPr>
          <w:rFonts w:ascii="Times New Roman" w:hAnsi="Times New Roman" w:cs="Times New Roman"/>
        </w:rPr>
      </w:pPr>
      <w:r w:rsidRPr="00A77009">
        <w:rPr>
          <w:rFonts w:ascii="Times New Roman" w:hAnsi="Times New Roman" w:cs="Times New Roman"/>
        </w:rPr>
        <w:t xml:space="preserve">Yayuk Setyaningrum (terakhir), Rahmat Rais, dan Eka Sari Setianingsih. 2020. “Peran Guru Kelas dalam Pembentukan Karakter Disiplin pada Siswa.” </w:t>
      </w:r>
      <w:r w:rsidRPr="00A77009">
        <w:rPr>
          <w:rFonts w:ascii="Times New Roman" w:hAnsi="Times New Roman" w:cs="Times New Roman"/>
          <w:i/>
          <w:iCs/>
        </w:rPr>
        <w:t>JURNAL ILMIAH PENDIDIKAN PROFESI GURU</w:t>
      </w:r>
      <w:r w:rsidRPr="00A77009">
        <w:rPr>
          <w:rFonts w:ascii="Times New Roman" w:hAnsi="Times New Roman" w:cs="Times New Roman"/>
        </w:rPr>
        <w:t xml:space="preserve"> Volume 3(3).</w:t>
      </w:r>
    </w:p>
    <w:p w:rsidR="00A77009" w:rsidRPr="00A77009" w:rsidRDefault="00A77009" w:rsidP="0097034D">
      <w:pPr>
        <w:pStyle w:val="Bibliography"/>
        <w:jc w:val="both"/>
        <w:rPr>
          <w:rFonts w:ascii="Times New Roman" w:hAnsi="Times New Roman" w:cs="Times New Roman"/>
        </w:rPr>
      </w:pPr>
      <w:r w:rsidRPr="00A77009">
        <w:rPr>
          <w:rFonts w:ascii="Times New Roman" w:hAnsi="Times New Roman" w:cs="Times New Roman"/>
        </w:rPr>
        <w:t xml:space="preserve">Yohana Afliani Ludo Buan. 2021. </w:t>
      </w:r>
      <w:r w:rsidRPr="00A77009">
        <w:rPr>
          <w:rFonts w:ascii="Times New Roman" w:hAnsi="Times New Roman" w:cs="Times New Roman"/>
          <w:i/>
          <w:iCs/>
        </w:rPr>
        <w:t>Guru dan Pendidikan Karakter : Sinergitas Peran Guru Dalam Menanamkan Nilai-Nilai Pendidikan Karakter di Era Milenial</w:t>
      </w:r>
      <w:r w:rsidRPr="00A77009">
        <w:rPr>
          <w:rFonts w:ascii="Times New Roman" w:hAnsi="Times New Roman" w:cs="Times New Roman"/>
        </w:rPr>
        <w:t>. Penerbit Adab.</w:t>
      </w:r>
    </w:p>
    <w:p w:rsidR="003B464F" w:rsidRPr="0097034D" w:rsidRDefault="00B75157" w:rsidP="0097034D">
      <w:pPr>
        <w:jc w:val="both"/>
        <w:rPr>
          <w:rFonts w:asciiTheme="majorBidi" w:hAnsiTheme="majorBidi" w:cstheme="majorBidi"/>
          <w:lang w:val="en-US"/>
        </w:rPr>
      </w:pPr>
      <w:r w:rsidRPr="00B75157">
        <w:rPr>
          <w:rFonts w:asciiTheme="majorBidi" w:hAnsiTheme="majorBidi" w:cstheme="majorBidi"/>
        </w:rPr>
        <w:fldChar w:fldCharType="end"/>
      </w:r>
    </w:p>
    <w:sectPr w:rsidR="003B464F" w:rsidRPr="0097034D">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12433" w:rsidRDefault="00C12433" w:rsidP="009A4592">
      <w:pPr>
        <w:spacing w:after="0" w:line="240" w:lineRule="auto"/>
      </w:pPr>
      <w:r>
        <w:separator/>
      </w:r>
    </w:p>
  </w:endnote>
  <w:endnote w:type="continuationSeparator" w:id="0">
    <w:p w:rsidR="00C12433" w:rsidRDefault="00C12433" w:rsidP="009A45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TimesNewRomanPSMT">
    <w:altName w:val="Times New Roman"/>
    <w:charset w:val="00"/>
    <w:family w:val="roman"/>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1318" w:rsidRDefault="00CF1318">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rsidR="00CF1318" w:rsidRDefault="00CF1318">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2580-3735 e-ISSN 2580-1147</w:t>
    </w:r>
  </w:p>
  <w:p w:rsidR="00CF1318" w:rsidRDefault="00CF131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12433" w:rsidRDefault="00C12433" w:rsidP="009A4592">
      <w:pPr>
        <w:spacing w:after="0" w:line="240" w:lineRule="auto"/>
      </w:pPr>
      <w:r>
        <w:separator/>
      </w:r>
    </w:p>
  </w:footnote>
  <w:footnote w:type="continuationSeparator" w:id="0">
    <w:p w:rsidR="00C12433" w:rsidRDefault="00C12433" w:rsidP="009A459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1318" w:rsidRDefault="00CF1318">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r>
      <w:rPr>
        <w:rFonts w:ascii="Times New Roman" w:hAnsi="Times New Roman" w:cs="Times New Roman"/>
        <w:i/>
        <w:lang w:val="en-US"/>
      </w:rPr>
      <w:t>Analisis Pemahaman Konsep Matematis Siswa Kelas 5 Sekolah Dasar pada Materi Pecahan – Een Unaenah, Muhammad Syarif Sumantri</w:t>
    </w:r>
  </w:p>
  <w:p w:rsidR="00CF1318" w:rsidRDefault="00CF131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1318" w:rsidRDefault="00CF1318">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002F6CC0" w:rsidRPr="002F6CC0">
      <w:rPr>
        <w:rFonts w:ascii="Times New Roman" w:hAnsi="Times New Roman" w:cs="Times New Roman"/>
        <w:noProof/>
      </w:rPr>
      <w:t>6</w:t>
    </w:r>
    <w:r>
      <w:fldChar w:fldCharType="end"/>
    </w:r>
    <w:r>
      <w:rPr>
        <w:rFonts w:ascii="Times New Roman" w:hAnsi="Times New Roman" w:cs="Times New Roman"/>
        <w:lang w:val="en-US"/>
      </w:rPr>
      <w:t xml:space="preserve"> </w:t>
    </w:r>
    <w:r>
      <w:rPr>
        <w:lang w:val="en-US"/>
      </w:rPr>
      <w:t xml:space="preserve">   </w:t>
    </w:r>
    <w:r>
      <w:rPr>
        <w:rFonts w:ascii="Times New Roman" w:hAnsi="Times New Roman" w:cs="Times New Roman"/>
        <w:i/>
        <w:lang w:val="en-US"/>
      </w:rPr>
      <w:t>Judul Artikel Jurnal- Penulis (Times New Roman 11, reguler, after 0 before 0 italic)\</w:t>
    </w:r>
  </w:p>
  <w:p w:rsidR="00CF1318" w:rsidRDefault="00CF1318">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xxxx</w:t>
    </w:r>
  </w:p>
  <w:p w:rsidR="00CF1318" w:rsidRDefault="00CF1318">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5E4E4C"/>
    <w:multiLevelType w:val="hybridMultilevel"/>
    <w:tmpl w:val="DE0400B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36922EC2"/>
    <w:multiLevelType w:val="hybridMultilevel"/>
    <w:tmpl w:val="E438E87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3">
    <w:nsid w:val="43F56392"/>
    <w:multiLevelType w:val="hybridMultilevel"/>
    <w:tmpl w:val="3BAEE0F0"/>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
    <w:nsid w:val="5043592D"/>
    <w:multiLevelType w:val="hybridMultilevel"/>
    <w:tmpl w:val="6D82B176"/>
    <w:lvl w:ilvl="0" w:tplc="3809000F">
      <w:start w:val="1"/>
      <w:numFmt w:val="decimal"/>
      <w:lvlText w:val="%1."/>
      <w:lvlJc w:val="left"/>
      <w:pPr>
        <w:ind w:left="720" w:hanging="360"/>
      </w:pPr>
      <w:rPr>
        <w:rFonts w:hint="default"/>
        <w:b w:val="0"/>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1"/>
  </w:num>
  <w:num w:numId="9">
    <w:abstractNumId w:val="4"/>
  </w:num>
  <w:num w:numId="10">
    <w:abstractNumId w:val="0"/>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A4592"/>
    <w:rsid w:val="000028E4"/>
    <w:rsid w:val="00002931"/>
    <w:rsid w:val="00002D51"/>
    <w:rsid w:val="000070C1"/>
    <w:rsid w:val="00011C1F"/>
    <w:rsid w:val="00035B3D"/>
    <w:rsid w:val="00036188"/>
    <w:rsid w:val="0005417A"/>
    <w:rsid w:val="0005536E"/>
    <w:rsid w:val="000849DE"/>
    <w:rsid w:val="00086B9C"/>
    <w:rsid w:val="0009201E"/>
    <w:rsid w:val="00095947"/>
    <w:rsid w:val="00095BF4"/>
    <w:rsid w:val="0009645D"/>
    <w:rsid w:val="000A0739"/>
    <w:rsid w:val="000A6DCB"/>
    <w:rsid w:val="000C3645"/>
    <w:rsid w:val="000E6546"/>
    <w:rsid w:val="000F12B2"/>
    <w:rsid w:val="0012407F"/>
    <w:rsid w:val="00124FB3"/>
    <w:rsid w:val="00134E71"/>
    <w:rsid w:val="00142DDB"/>
    <w:rsid w:val="00143BB6"/>
    <w:rsid w:val="00143F53"/>
    <w:rsid w:val="0016039C"/>
    <w:rsid w:val="0016135E"/>
    <w:rsid w:val="001710FB"/>
    <w:rsid w:val="00180946"/>
    <w:rsid w:val="00186AFC"/>
    <w:rsid w:val="001B4295"/>
    <w:rsid w:val="001B50F9"/>
    <w:rsid w:val="001E2794"/>
    <w:rsid w:val="001E5899"/>
    <w:rsid w:val="001F5531"/>
    <w:rsid w:val="00213A9F"/>
    <w:rsid w:val="00217A99"/>
    <w:rsid w:val="00230378"/>
    <w:rsid w:val="00277AA0"/>
    <w:rsid w:val="002902E7"/>
    <w:rsid w:val="00291464"/>
    <w:rsid w:val="00293B32"/>
    <w:rsid w:val="002A5FDF"/>
    <w:rsid w:val="002C078D"/>
    <w:rsid w:val="002C0FA4"/>
    <w:rsid w:val="002C43D3"/>
    <w:rsid w:val="002D32FC"/>
    <w:rsid w:val="002D6773"/>
    <w:rsid w:val="002E3D9C"/>
    <w:rsid w:val="002F473C"/>
    <w:rsid w:val="002F59F1"/>
    <w:rsid w:val="002F6CC0"/>
    <w:rsid w:val="00302FC8"/>
    <w:rsid w:val="00304BE9"/>
    <w:rsid w:val="00305BC1"/>
    <w:rsid w:val="00323F00"/>
    <w:rsid w:val="003272C0"/>
    <w:rsid w:val="0038006F"/>
    <w:rsid w:val="003B306A"/>
    <w:rsid w:val="003B464F"/>
    <w:rsid w:val="003D2BF4"/>
    <w:rsid w:val="003F2D3C"/>
    <w:rsid w:val="003F30B1"/>
    <w:rsid w:val="004214D0"/>
    <w:rsid w:val="00422A85"/>
    <w:rsid w:val="00424F85"/>
    <w:rsid w:val="00433994"/>
    <w:rsid w:val="00434C8F"/>
    <w:rsid w:val="00442113"/>
    <w:rsid w:val="00442310"/>
    <w:rsid w:val="00447D4E"/>
    <w:rsid w:val="00454214"/>
    <w:rsid w:val="00481CC8"/>
    <w:rsid w:val="00494B0A"/>
    <w:rsid w:val="004A4C67"/>
    <w:rsid w:val="004D15DD"/>
    <w:rsid w:val="004D3CCF"/>
    <w:rsid w:val="004E4955"/>
    <w:rsid w:val="004F1E4D"/>
    <w:rsid w:val="004F330D"/>
    <w:rsid w:val="00507084"/>
    <w:rsid w:val="00510B9F"/>
    <w:rsid w:val="005179A6"/>
    <w:rsid w:val="005201DF"/>
    <w:rsid w:val="005248FD"/>
    <w:rsid w:val="005314A8"/>
    <w:rsid w:val="0053554E"/>
    <w:rsid w:val="00541038"/>
    <w:rsid w:val="0056160E"/>
    <w:rsid w:val="005759D3"/>
    <w:rsid w:val="00575B72"/>
    <w:rsid w:val="00576DB1"/>
    <w:rsid w:val="00583655"/>
    <w:rsid w:val="005862F0"/>
    <w:rsid w:val="00586627"/>
    <w:rsid w:val="0058737E"/>
    <w:rsid w:val="00587A3F"/>
    <w:rsid w:val="0059239D"/>
    <w:rsid w:val="0059242E"/>
    <w:rsid w:val="005A1ACA"/>
    <w:rsid w:val="005A714B"/>
    <w:rsid w:val="005B2B1A"/>
    <w:rsid w:val="005C36C1"/>
    <w:rsid w:val="005E14FD"/>
    <w:rsid w:val="005E1CC8"/>
    <w:rsid w:val="005E3371"/>
    <w:rsid w:val="006134DD"/>
    <w:rsid w:val="00616E47"/>
    <w:rsid w:val="00640F72"/>
    <w:rsid w:val="00641DEB"/>
    <w:rsid w:val="006568EA"/>
    <w:rsid w:val="00660810"/>
    <w:rsid w:val="006B0399"/>
    <w:rsid w:val="006B6258"/>
    <w:rsid w:val="006D12BF"/>
    <w:rsid w:val="006D397D"/>
    <w:rsid w:val="006E0360"/>
    <w:rsid w:val="006E5AB7"/>
    <w:rsid w:val="006E5C53"/>
    <w:rsid w:val="006F4605"/>
    <w:rsid w:val="00704A89"/>
    <w:rsid w:val="007233A6"/>
    <w:rsid w:val="00725334"/>
    <w:rsid w:val="00736ABF"/>
    <w:rsid w:val="00755258"/>
    <w:rsid w:val="007560AA"/>
    <w:rsid w:val="0076391F"/>
    <w:rsid w:val="007674DC"/>
    <w:rsid w:val="007755F0"/>
    <w:rsid w:val="007936FD"/>
    <w:rsid w:val="007B3158"/>
    <w:rsid w:val="007C7655"/>
    <w:rsid w:val="007D1E58"/>
    <w:rsid w:val="007D287F"/>
    <w:rsid w:val="007E1BDF"/>
    <w:rsid w:val="007E3E4D"/>
    <w:rsid w:val="007F061F"/>
    <w:rsid w:val="007F6FBD"/>
    <w:rsid w:val="0080012A"/>
    <w:rsid w:val="00803795"/>
    <w:rsid w:val="00804405"/>
    <w:rsid w:val="008367D8"/>
    <w:rsid w:val="00854DC7"/>
    <w:rsid w:val="0085599A"/>
    <w:rsid w:val="008658F5"/>
    <w:rsid w:val="00882FF8"/>
    <w:rsid w:val="0089489A"/>
    <w:rsid w:val="008A1A59"/>
    <w:rsid w:val="008B0200"/>
    <w:rsid w:val="008B08FE"/>
    <w:rsid w:val="008E0F70"/>
    <w:rsid w:val="008E12B4"/>
    <w:rsid w:val="008E1723"/>
    <w:rsid w:val="008F22A8"/>
    <w:rsid w:val="008F5977"/>
    <w:rsid w:val="00923E86"/>
    <w:rsid w:val="00933CC1"/>
    <w:rsid w:val="00942893"/>
    <w:rsid w:val="009461B7"/>
    <w:rsid w:val="0097034D"/>
    <w:rsid w:val="00980043"/>
    <w:rsid w:val="009821C2"/>
    <w:rsid w:val="00994F83"/>
    <w:rsid w:val="009A4592"/>
    <w:rsid w:val="009A7876"/>
    <w:rsid w:val="009C62A9"/>
    <w:rsid w:val="009E4CFB"/>
    <w:rsid w:val="009F6DD2"/>
    <w:rsid w:val="00A31927"/>
    <w:rsid w:val="00A33900"/>
    <w:rsid w:val="00A46B08"/>
    <w:rsid w:val="00A47C8D"/>
    <w:rsid w:val="00A56850"/>
    <w:rsid w:val="00A77009"/>
    <w:rsid w:val="00A774DC"/>
    <w:rsid w:val="00AA798E"/>
    <w:rsid w:val="00AA7FCB"/>
    <w:rsid w:val="00AC00AA"/>
    <w:rsid w:val="00AC4A99"/>
    <w:rsid w:val="00AC67DE"/>
    <w:rsid w:val="00AD0024"/>
    <w:rsid w:val="00AE4034"/>
    <w:rsid w:val="00AE51D7"/>
    <w:rsid w:val="00AF02EC"/>
    <w:rsid w:val="00AF1880"/>
    <w:rsid w:val="00AF5A55"/>
    <w:rsid w:val="00B1200E"/>
    <w:rsid w:val="00B21920"/>
    <w:rsid w:val="00B22A2E"/>
    <w:rsid w:val="00B22ECE"/>
    <w:rsid w:val="00B30E74"/>
    <w:rsid w:val="00B34C40"/>
    <w:rsid w:val="00B353EA"/>
    <w:rsid w:val="00B534D2"/>
    <w:rsid w:val="00B75157"/>
    <w:rsid w:val="00B84D73"/>
    <w:rsid w:val="00B91163"/>
    <w:rsid w:val="00BC378F"/>
    <w:rsid w:val="00BC6627"/>
    <w:rsid w:val="00BD62DF"/>
    <w:rsid w:val="00C057D4"/>
    <w:rsid w:val="00C12433"/>
    <w:rsid w:val="00C14B79"/>
    <w:rsid w:val="00C34DF3"/>
    <w:rsid w:val="00C35E20"/>
    <w:rsid w:val="00C436C0"/>
    <w:rsid w:val="00C503BE"/>
    <w:rsid w:val="00C546B7"/>
    <w:rsid w:val="00C721B1"/>
    <w:rsid w:val="00C760C4"/>
    <w:rsid w:val="00C77B8A"/>
    <w:rsid w:val="00C91FBF"/>
    <w:rsid w:val="00C95094"/>
    <w:rsid w:val="00CE6356"/>
    <w:rsid w:val="00CF1318"/>
    <w:rsid w:val="00CF30BC"/>
    <w:rsid w:val="00D013C7"/>
    <w:rsid w:val="00D42E3D"/>
    <w:rsid w:val="00D44C28"/>
    <w:rsid w:val="00D464ED"/>
    <w:rsid w:val="00D752F6"/>
    <w:rsid w:val="00D90E04"/>
    <w:rsid w:val="00D970DF"/>
    <w:rsid w:val="00DA2063"/>
    <w:rsid w:val="00DC75F6"/>
    <w:rsid w:val="00DE3869"/>
    <w:rsid w:val="00E04227"/>
    <w:rsid w:val="00E140E8"/>
    <w:rsid w:val="00E15590"/>
    <w:rsid w:val="00E21E01"/>
    <w:rsid w:val="00E306D2"/>
    <w:rsid w:val="00E40DD3"/>
    <w:rsid w:val="00E5099A"/>
    <w:rsid w:val="00E518BB"/>
    <w:rsid w:val="00E5453F"/>
    <w:rsid w:val="00E639EE"/>
    <w:rsid w:val="00E82F03"/>
    <w:rsid w:val="00EA0CCA"/>
    <w:rsid w:val="00EA1E67"/>
    <w:rsid w:val="00EA21E9"/>
    <w:rsid w:val="00EA4975"/>
    <w:rsid w:val="00EB19B9"/>
    <w:rsid w:val="00EC4C39"/>
    <w:rsid w:val="00ED45A2"/>
    <w:rsid w:val="00EE58D5"/>
    <w:rsid w:val="00F03D9E"/>
    <w:rsid w:val="00F042D5"/>
    <w:rsid w:val="00F05CDA"/>
    <w:rsid w:val="00F10913"/>
    <w:rsid w:val="00F16079"/>
    <w:rsid w:val="00F24050"/>
    <w:rsid w:val="00F43CA1"/>
    <w:rsid w:val="00F50F70"/>
    <w:rsid w:val="00F54D4F"/>
    <w:rsid w:val="00F6235D"/>
    <w:rsid w:val="00F752FC"/>
    <w:rsid w:val="00F8496E"/>
    <w:rsid w:val="00F8560D"/>
    <w:rsid w:val="00F923F0"/>
    <w:rsid w:val="00FC6982"/>
    <w:rsid w:val="00FC6C40"/>
    <w:rsid w:val="00FE0DDB"/>
    <w:rsid w:val="00FE40D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4592"/>
    <w:rPr>
      <w:rFonts w:ascii="Calibri" w:eastAsia="Times New Roman" w:hAnsi="Calibri" w:cs="Arial"/>
      <w:lang w:val="id-ID"/>
    </w:rPr>
  </w:style>
  <w:style w:type="paragraph" w:styleId="Heading1">
    <w:name w:val="heading 1"/>
    <w:basedOn w:val="Normal"/>
    <w:next w:val="Normal"/>
    <w:link w:val="Heading1Char"/>
    <w:uiPriority w:val="9"/>
    <w:qFormat/>
    <w:rsid w:val="009A4592"/>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rsid w:val="009A4592"/>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rsid w:val="009A4592"/>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rsid w:val="009A4592"/>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9A4592"/>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rsid w:val="009A4592"/>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sid w:val="009A4592"/>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sid w:val="009A4592"/>
    <w:rPr>
      <w:rFonts w:ascii="Times New Roman" w:eastAsia="SimSun" w:hAnsi="Times New Roman" w:cs="Times New Roman"/>
      <w:i/>
      <w:iCs/>
      <w:sz w:val="20"/>
      <w:szCs w:val="20"/>
      <w:lang w:val="en-US"/>
    </w:rPr>
  </w:style>
  <w:style w:type="paragraph" w:styleId="Bibliography">
    <w:name w:val="Bibliography"/>
    <w:basedOn w:val="Normal"/>
    <w:next w:val="Normal"/>
    <w:uiPriority w:val="37"/>
    <w:unhideWhenUsed/>
    <w:rsid w:val="009A4592"/>
    <w:pPr>
      <w:spacing w:after="240" w:line="240" w:lineRule="auto"/>
      <w:ind w:left="720" w:hanging="720"/>
    </w:pPr>
  </w:style>
  <w:style w:type="paragraph" w:styleId="BodyText">
    <w:name w:val="Body Text"/>
    <w:basedOn w:val="Normal"/>
    <w:link w:val="BodyTextChar"/>
    <w:uiPriority w:val="99"/>
    <w:unhideWhenUsed/>
    <w:rsid w:val="009A4592"/>
    <w:pPr>
      <w:spacing w:after="120"/>
    </w:pPr>
  </w:style>
  <w:style w:type="character" w:customStyle="1" w:styleId="BodyTextChar">
    <w:name w:val="Body Text Char"/>
    <w:basedOn w:val="DefaultParagraphFont"/>
    <w:link w:val="BodyText"/>
    <w:uiPriority w:val="99"/>
    <w:rsid w:val="009A4592"/>
    <w:rPr>
      <w:rFonts w:ascii="Calibri" w:eastAsia="Times New Roman" w:hAnsi="Calibri" w:cs="Arial"/>
      <w:lang w:val="id-ID"/>
    </w:rPr>
  </w:style>
  <w:style w:type="paragraph" w:styleId="Footer">
    <w:name w:val="footer"/>
    <w:basedOn w:val="Normal"/>
    <w:link w:val="FooterChar"/>
    <w:uiPriority w:val="99"/>
    <w:unhideWhenUsed/>
    <w:rsid w:val="009A45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4592"/>
    <w:rPr>
      <w:rFonts w:ascii="Calibri" w:eastAsia="Times New Roman" w:hAnsi="Calibri" w:cs="Arial"/>
      <w:lang w:val="id-ID"/>
    </w:rPr>
  </w:style>
  <w:style w:type="paragraph" w:styleId="Header">
    <w:name w:val="header"/>
    <w:basedOn w:val="Normal"/>
    <w:link w:val="HeaderChar"/>
    <w:uiPriority w:val="99"/>
    <w:unhideWhenUsed/>
    <w:rsid w:val="009A45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4592"/>
    <w:rPr>
      <w:rFonts w:ascii="Calibri" w:eastAsia="Times New Roman" w:hAnsi="Calibri" w:cs="Arial"/>
      <w:lang w:val="id-ID"/>
    </w:rPr>
  </w:style>
  <w:style w:type="paragraph" w:customStyle="1" w:styleId="StyleAuthorBold">
    <w:name w:val="Style Author + Bold"/>
    <w:basedOn w:val="Normal"/>
    <w:qFormat/>
    <w:rsid w:val="009A4592"/>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rsid w:val="009A4592"/>
    <w:pPr>
      <w:spacing w:after="0" w:line="240" w:lineRule="auto"/>
      <w:ind w:left="567" w:right="567"/>
      <w:jc w:val="both"/>
    </w:pPr>
    <w:rPr>
      <w:rFonts w:ascii="Times New Roman" w:eastAsia="SimSun" w:hAnsi="Times New Roman" w:cs="Times New Roman"/>
      <w:spacing w:val="-1"/>
      <w:sz w:val="20"/>
      <w:szCs w:val="24"/>
      <w:lang w:val="en-US"/>
    </w:rPr>
  </w:style>
  <w:style w:type="paragraph" w:customStyle="1" w:styleId="Afiliasi">
    <w:name w:val="Afiliasi"/>
    <w:basedOn w:val="Normal"/>
    <w:qFormat/>
    <w:rsid w:val="009A4592"/>
    <w:pPr>
      <w:spacing w:before="40" w:after="40" w:line="240" w:lineRule="auto"/>
      <w:contextualSpacing/>
      <w:jc w:val="center"/>
    </w:pPr>
    <w:rPr>
      <w:rFonts w:ascii="Times New Roman" w:eastAsia="SimSun" w:hAnsi="Times New Roman" w:cs="Times New Roman"/>
      <w:sz w:val="20"/>
      <w:szCs w:val="20"/>
    </w:rPr>
  </w:style>
  <w:style w:type="character" w:styleId="Hyperlink">
    <w:name w:val="Hyperlink"/>
    <w:basedOn w:val="DefaultParagraphFont"/>
    <w:uiPriority w:val="99"/>
    <w:unhideWhenUsed/>
    <w:rsid w:val="009A4592"/>
    <w:rPr>
      <w:color w:val="0000FF" w:themeColor="hyperlink"/>
      <w:u w:val="single"/>
    </w:rPr>
  </w:style>
  <w:style w:type="paragraph" w:customStyle="1" w:styleId="Default">
    <w:name w:val="Default"/>
    <w:rsid w:val="0005417A"/>
    <w:pPr>
      <w:autoSpaceDE w:val="0"/>
      <w:autoSpaceDN w:val="0"/>
      <w:adjustRightInd w:val="0"/>
      <w:spacing w:after="0" w:line="240" w:lineRule="auto"/>
    </w:pPr>
    <w:rPr>
      <w:rFonts w:ascii="Times New Roman" w:hAnsi="Times New Roman" w:cs="Times New Roman"/>
      <w:color w:val="000000"/>
      <w:sz w:val="24"/>
      <w:szCs w:val="24"/>
    </w:rPr>
  </w:style>
  <w:style w:type="paragraph" w:styleId="EndnoteText">
    <w:name w:val="endnote text"/>
    <w:basedOn w:val="Normal"/>
    <w:link w:val="EndnoteTextChar"/>
    <w:uiPriority w:val="99"/>
    <w:semiHidden/>
    <w:unhideWhenUsed/>
    <w:rsid w:val="00AC00A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C00AA"/>
    <w:rPr>
      <w:rFonts w:ascii="Calibri" w:eastAsia="Times New Roman" w:hAnsi="Calibri" w:cs="Arial"/>
      <w:sz w:val="20"/>
      <w:szCs w:val="20"/>
      <w:lang w:val="id-ID"/>
    </w:rPr>
  </w:style>
  <w:style w:type="character" w:styleId="EndnoteReference">
    <w:name w:val="endnote reference"/>
    <w:basedOn w:val="DefaultParagraphFont"/>
    <w:uiPriority w:val="99"/>
    <w:semiHidden/>
    <w:unhideWhenUsed/>
    <w:rsid w:val="00AC00AA"/>
    <w:rPr>
      <w:vertAlign w:val="superscript"/>
    </w:rPr>
  </w:style>
  <w:style w:type="character" w:customStyle="1" w:styleId="A0">
    <w:name w:val="A0"/>
    <w:uiPriority w:val="99"/>
    <w:rsid w:val="006E5C53"/>
    <w:rPr>
      <w:color w:val="000000"/>
    </w:rPr>
  </w:style>
  <w:style w:type="paragraph" w:styleId="ListParagraph">
    <w:name w:val="List Paragraph"/>
    <w:basedOn w:val="Normal"/>
    <w:uiPriority w:val="34"/>
    <w:qFormat/>
    <w:rsid w:val="007F6FBD"/>
    <w:pPr>
      <w:ind w:left="720"/>
      <w:contextualSpacing/>
    </w:pPr>
  </w:style>
  <w:style w:type="paragraph" w:styleId="NormalWeb">
    <w:name w:val="Normal (Web)"/>
    <w:basedOn w:val="Normal"/>
    <w:uiPriority w:val="99"/>
    <w:semiHidden/>
    <w:unhideWhenUsed/>
    <w:rsid w:val="00586627"/>
    <w:pPr>
      <w:spacing w:before="100" w:beforeAutospacing="1" w:after="100" w:afterAutospacing="1" w:line="240" w:lineRule="auto"/>
    </w:pPr>
    <w:rPr>
      <w:rFonts w:ascii="Times New Roman" w:hAnsi="Times New Roman" w:cs="Times New Roman"/>
      <w:sz w:val="24"/>
      <w:szCs w:val="24"/>
      <w:lang w:val="en-ID" w:eastAsia="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4592"/>
    <w:rPr>
      <w:rFonts w:ascii="Calibri" w:eastAsia="Times New Roman" w:hAnsi="Calibri" w:cs="Arial"/>
      <w:lang w:val="id-ID"/>
    </w:rPr>
  </w:style>
  <w:style w:type="paragraph" w:styleId="Heading1">
    <w:name w:val="heading 1"/>
    <w:basedOn w:val="Normal"/>
    <w:next w:val="Normal"/>
    <w:link w:val="Heading1Char"/>
    <w:uiPriority w:val="9"/>
    <w:qFormat/>
    <w:rsid w:val="009A4592"/>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rsid w:val="009A4592"/>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rsid w:val="009A4592"/>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rsid w:val="009A4592"/>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9A4592"/>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rsid w:val="009A4592"/>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sid w:val="009A4592"/>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sid w:val="009A4592"/>
    <w:rPr>
      <w:rFonts w:ascii="Times New Roman" w:eastAsia="SimSun" w:hAnsi="Times New Roman" w:cs="Times New Roman"/>
      <w:i/>
      <w:iCs/>
      <w:sz w:val="20"/>
      <w:szCs w:val="20"/>
      <w:lang w:val="en-US"/>
    </w:rPr>
  </w:style>
  <w:style w:type="paragraph" w:styleId="Bibliography">
    <w:name w:val="Bibliography"/>
    <w:basedOn w:val="Normal"/>
    <w:next w:val="Normal"/>
    <w:uiPriority w:val="37"/>
    <w:unhideWhenUsed/>
    <w:rsid w:val="009A4592"/>
    <w:pPr>
      <w:spacing w:after="240" w:line="240" w:lineRule="auto"/>
      <w:ind w:left="720" w:hanging="720"/>
    </w:pPr>
  </w:style>
  <w:style w:type="paragraph" w:styleId="BodyText">
    <w:name w:val="Body Text"/>
    <w:basedOn w:val="Normal"/>
    <w:link w:val="BodyTextChar"/>
    <w:uiPriority w:val="99"/>
    <w:unhideWhenUsed/>
    <w:rsid w:val="009A4592"/>
    <w:pPr>
      <w:spacing w:after="120"/>
    </w:pPr>
  </w:style>
  <w:style w:type="character" w:customStyle="1" w:styleId="BodyTextChar">
    <w:name w:val="Body Text Char"/>
    <w:basedOn w:val="DefaultParagraphFont"/>
    <w:link w:val="BodyText"/>
    <w:uiPriority w:val="99"/>
    <w:rsid w:val="009A4592"/>
    <w:rPr>
      <w:rFonts w:ascii="Calibri" w:eastAsia="Times New Roman" w:hAnsi="Calibri" w:cs="Arial"/>
      <w:lang w:val="id-ID"/>
    </w:rPr>
  </w:style>
  <w:style w:type="paragraph" w:styleId="Footer">
    <w:name w:val="footer"/>
    <w:basedOn w:val="Normal"/>
    <w:link w:val="FooterChar"/>
    <w:uiPriority w:val="99"/>
    <w:unhideWhenUsed/>
    <w:rsid w:val="009A45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4592"/>
    <w:rPr>
      <w:rFonts w:ascii="Calibri" w:eastAsia="Times New Roman" w:hAnsi="Calibri" w:cs="Arial"/>
      <w:lang w:val="id-ID"/>
    </w:rPr>
  </w:style>
  <w:style w:type="paragraph" w:styleId="Header">
    <w:name w:val="header"/>
    <w:basedOn w:val="Normal"/>
    <w:link w:val="HeaderChar"/>
    <w:uiPriority w:val="99"/>
    <w:unhideWhenUsed/>
    <w:rsid w:val="009A45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4592"/>
    <w:rPr>
      <w:rFonts w:ascii="Calibri" w:eastAsia="Times New Roman" w:hAnsi="Calibri" w:cs="Arial"/>
      <w:lang w:val="id-ID"/>
    </w:rPr>
  </w:style>
  <w:style w:type="paragraph" w:customStyle="1" w:styleId="StyleAuthorBold">
    <w:name w:val="Style Author + Bold"/>
    <w:basedOn w:val="Normal"/>
    <w:qFormat/>
    <w:rsid w:val="009A4592"/>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rsid w:val="009A4592"/>
    <w:pPr>
      <w:spacing w:after="0" w:line="240" w:lineRule="auto"/>
      <w:ind w:left="567" w:right="567"/>
      <w:jc w:val="both"/>
    </w:pPr>
    <w:rPr>
      <w:rFonts w:ascii="Times New Roman" w:eastAsia="SimSun" w:hAnsi="Times New Roman" w:cs="Times New Roman"/>
      <w:spacing w:val="-1"/>
      <w:sz w:val="20"/>
      <w:szCs w:val="24"/>
      <w:lang w:val="en-US"/>
    </w:rPr>
  </w:style>
  <w:style w:type="paragraph" w:customStyle="1" w:styleId="Afiliasi">
    <w:name w:val="Afiliasi"/>
    <w:basedOn w:val="Normal"/>
    <w:qFormat/>
    <w:rsid w:val="009A4592"/>
    <w:pPr>
      <w:spacing w:before="40" w:after="40" w:line="240" w:lineRule="auto"/>
      <w:contextualSpacing/>
      <w:jc w:val="center"/>
    </w:pPr>
    <w:rPr>
      <w:rFonts w:ascii="Times New Roman" w:eastAsia="SimSun" w:hAnsi="Times New Roman" w:cs="Times New Roman"/>
      <w:sz w:val="20"/>
      <w:szCs w:val="20"/>
    </w:rPr>
  </w:style>
  <w:style w:type="character" w:styleId="Hyperlink">
    <w:name w:val="Hyperlink"/>
    <w:basedOn w:val="DefaultParagraphFont"/>
    <w:uiPriority w:val="99"/>
    <w:unhideWhenUsed/>
    <w:rsid w:val="009A4592"/>
    <w:rPr>
      <w:color w:val="0000FF" w:themeColor="hyperlink"/>
      <w:u w:val="single"/>
    </w:rPr>
  </w:style>
  <w:style w:type="paragraph" w:customStyle="1" w:styleId="Default">
    <w:name w:val="Default"/>
    <w:rsid w:val="0005417A"/>
    <w:pPr>
      <w:autoSpaceDE w:val="0"/>
      <w:autoSpaceDN w:val="0"/>
      <w:adjustRightInd w:val="0"/>
      <w:spacing w:after="0" w:line="240" w:lineRule="auto"/>
    </w:pPr>
    <w:rPr>
      <w:rFonts w:ascii="Times New Roman" w:hAnsi="Times New Roman" w:cs="Times New Roman"/>
      <w:color w:val="000000"/>
      <w:sz w:val="24"/>
      <w:szCs w:val="24"/>
    </w:rPr>
  </w:style>
  <w:style w:type="paragraph" w:styleId="EndnoteText">
    <w:name w:val="endnote text"/>
    <w:basedOn w:val="Normal"/>
    <w:link w:val="EndnoteTextChar"/>
    <w:uiPriority w:val="99"/>
    <w:semiHidden/>
    <w:unhideWhenUsed/>
    <w:rsid w:val="00AC00A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C00AA"/>
    <w:rPr>
      <w:rFonts w:ascii="Calibri" w:eastAsia="Times New Roman" w:hAnsi="Calibri" w:cs="Arial"/>
      <w:sz w:val="20"/>
      <w:szCs w:val="20"/>
      <w:lang w:val="id-ID"/>
    </w:rPr>
  </w:style>
  <w:style w:type="character" w:styleId="EndnoteReference">
    <w:name w:val="endnote reference"/>
    <w:basedOn w:val="DefaultParagraphFont"/>
    <w:uiPriority w:val="99"/>
    <w:semiHidden/>
    <w:unhideWhenUsed/>
    <w:rsid w:val="00AC00AA"/>
    <w:rPr>
      <w:vertAlign w:val="superscript"/>
    </w:rPr>
  </w:style>
  <w:style w:type="character" w:customStyle="1" w:styleId="A0">
    <w:name w:val="A0"/>
    <w:uiPriority w:val="99"/>
    <w:rsid w:val="006E5C53"/>
    <w:rPr>
      <w:color w:val="000000"/>
    </w:rPr>
  </w:style>
  <w:style w:type="paragraph" w:styleId="ListParagraph">
    <w:name w:val="List Paragraph"/>
    <w:basedOn w:val="Normal"/>
    <w:uiPriority w:val="34"/>
    <w:qFormat/>
    <w:rsid w:val="007F6FBD"/>
    <w:pPr>
      <w:ind w:left="720"/>
      <w:contextualSpacing/>
    </w:pPr>
  </w:style>
  <w:style w:type="paragraph" w:styleId="NormalWeb">
    <w:name w:val="Normal (Web)"/>
    <w:basedOn w:val="Normal"/>
    <w:uiPriority w:val="99"/>
    <w:semiHidden/>
    <w:unhideWhenUsed/>
    <w:rsid w:val="00586627"/>
    <w:pPr>
      <w:spacing w:before="100" w:beforeAutospacing="1" w:after="100" w:afterAutospacing="1" w:line="240" w:lineRule="auto"/>
    </w:pPr>
    <w:rPr>
      <w:rFonts w:ascii="Times New Roman" w:hAnsi="Times New Roman" w:cs="Times New Roman"/>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7355780">
      <w:bodyDiv w:val="1"/>
      <w:marLeft w:val="0"/>
      <w:marRight w:val="0"/>
      <w:marTop w:val="0"/>
      <w:marBottom w:val="0"/>
      <w:divBdr>
        <w:top w:val="none" w:sz="0" w:space="0" w:color="auto"/>
        <w:left w:val="none" w:sz="0" w:space="0" w:color="auto"/>
        <w:bottom w:val="none" w:sz="0" w:space="0" w:color="auto"/>
        <w:right w:val="none" w:sz="0" w:space="0" w:color="auto"/>
      </w:divBdr>
    </w:div>
    <w:div w:id="626350834">
      <w:bodyDiv w:val="1"/>
      <w:marLeft w:val="0"/>
      <w:marRight w:val="0"/>
      <w:marTop w:val="0"/>
      <w:marBottom w:val="0"/>
      <w:divBdr>
        <w:top w:val="none" w:sz="0" w:space="0" w:color="auto"/>
        <w:left w:val="none" w:sz="0" w:space="0" w:color="auto"/>
        <w:bottom w:val="none" w:sz="0" w:space="0" w:color="auto"/>
        <w:right w:val="none" w:sz="0" w:space="0" w:color="auto"/>
      </w:divBdr>
    </w:div>
    <w:div w:id="896360446">
      <w:bodyDiv w:val="1"/>
      <w:marLeft w:val="0"/>
      <w:marRight w:val="0"/>
      <w:marTop w:val="0"/>
      <w:marBottom w:val="0"/>
      <w:divBdr>
        <w:top w:val="none" w:sz="0" w:space="0" w:color="auto"/>
        <w:left w:val="none" w:sz="0" w:space="0" w:color="auto"/>
        <w:bottom w:val="none" w:sz="0" w:space="0" w:color="auto"/>
        <w:right w:val="none" w:sz="0" w:space="0" w:color="auto"/>
      </w:divBdr>
    </w:div>
    <w:div w:id="2082871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arniahh15@gmail.com"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ahmadrifai210788@gmail.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rniahh15@gmail.com"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03BEE8-85A0-47FD-ABDF-91B6F5573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2</TotalTime>
  <Pages>8</Pages>
  <Words>15160</Words>
  <Characters>86414</Characters>
  <Application>Microsoft Office Word</Application>
  <DocSecurity>0</DocSecurity>
  <Lines>720</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3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12</cp:revision>
  <dcterms:created xsi:type="dcterms:W3CDTF">2022-06-22T06:48:00Z</dcterms:created>
  <dcterms:modified xsi:type="dcterms:W3CDTF">2022-06-24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jPBtYnr6"/&gt;&lt;style id="http://www.zotero.org/styles/american-sociological-association" locale="id-ID"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